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823A6" w:rsidRPr="00FC04E3" w:rsidRDefault="000823A6" w:rsidP="000823A6">
      <w:pPr>
        <w:spacing w:line="480" w:lineRule="auto"/>
        <w:jc w:val="center"/>
        <w:rPr>
          <w:rFonts w:ascii="Times New Roman" w:hAnsi="Times New Roman" w:cs="Times New Roman"/>
          <w:b/>
        </w:rPr>
      </w:pPr>
      <w:r w:rsidRPr="00FC04E3">
        <w:rPr>
          <w:rFonts w:ascii="Times New Roman" w:hAnsi="Times New Roman" w:cs="Times New Roman"/>
          <w:b/>
        </w:rPr>
        <w:t>Appendix</w:t>
      </w:r>
      <w:r>
        <w:rPr>
          <w:rFonts w:ascii="Times New Roman" w:hAnsi="Times New Roman" w:cs="Times New Roman"/>
          <w:b/>
        </w:rPr>
        <w:t xml:space="preserve"> A</w:t>
      </w:r>
      <w:r w:rsidR="00161642">
        <w:rPr>
          <w:rFonts w:ascii="Times New Roman" w:hAnsi="Times New Roman" w:cs="Times New Roman"/>
          <w:b/>
        </w:rPr>
        <w:t>1</w:t>
      </w:r>
      <w:bookmarkStart w:id="0" w:name="_GoBack"/>
      <w:bookmarkEnd w:id="0"/>
    </w:p>
    <w:p w:rsidR="000823A6" w:rsidRPr="00FC04E3" w:rsidRDefault="000823A6" w:rsidP="000823A6">
      <w:pPr>
        <w:spacing w:line="480" w:lineRule="auto"/>
        <w:jc w:val="center"/>
        <w:outlineLvl w:val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tudies</w:t>
      </w:r>
      <w:r w:rsidRPr="00FC04E3">
        <w:rPr>
          <w:rFonts w:ascii="Times New Roman" w:hAnsi="Times New Roman" w:cs="Times New Roman"/>
          <w:b/>
        </w:rPr>
        <w:t xml:space="preserve"> Included in the Meta-Analysis</w:t>
      </w:r>
    </w:p>
    <w:tbl>
      <w:tblPr>
        <w:tblStyle w:val="TableGrid"/>
        <w:tblW w:w="0" w:type="auto"/>
        <w:tblInd w:w="-5" w:type="dxa"/>
        <w:tblLook w:val="04A0"/>
      </w:tblPr>
      <w:tblGrid>
        <w:gridCol w:w="1709"/>
        <w:gridCol w:w="1747"/>
        <w:gridCol w:w="1722"/>
        <w:gridCol w:w="1681"/>
        <w:gridCol w:w="1404"/>
        <w:gridCol w:w="1380"/>
        <w:gridCol w:w="1206"/>
        <w:gridCol w:w="2332"/>
      </w:tblGrid>
      <w:tr w:rsidR="000823A6" w:rsidRPr="00381283" w:rsidTr="006E124D">
        <w:trPr>
          <w:tblHeader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381283">
              <w:rPr>
                <w:rFonts w:ascii="Times New Roman" w:hAnsi="Times New Roman" w:cs="Times New Roman"/>
                <w:b/>
              </w:rPr>
              <w:t>Stud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Org. Action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381283">
              <w:rPr>
                <w:rFonts w:ascii="Times New Roman" w:hAnsi="Times New Roman" w:cs="Times New Roman"/>
                <w:b/>
              </w:rPr>
              <w:t>Aspiration Typ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381283">
              <w:rPr>
                <w:rFonts w:ascii="Times New Roman" w:hAnsi="Times New Roman" w:cs="Times New Roman"/>
                <w:b/>
              </w:rPr>
              <w:t>Sample Siz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381283">
              <w:rPr>
                <w:rFonts w:ascii="Times New Roman" w:hAnsi="Times New Roman" w:cs="Times New Roman"/>
                <w:b/>
              </w:rPr>
              <w:t xml:space="preserve">Data </w:t>
            </w:r>
            <w:r>
              <w:rPr>
                <w:rFonts w:ascii="Times New Roman" w:hAnsi="Times New Roman" w:cs="Times New Roman"/>
                <w:b/>
              </w:rPr>
              <w:t>Collection Metho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Data Collection Perio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Sample Loc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Sample Characteristic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Alessandri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Pattit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, 2014 </w:t>
            </w:r>
            <w:r w:rsidR="002C0108" w:rsidRPr="00381283">
              <w:rPr>
                <w:rFonts w:ascii="Times New Roman" w:hAnsi="Times New Roman" w:cs="Times New Roman"/>
              </w:rPr>
              <w:fldChar w:fldCharType="begin">
                <w:fldData xml:space="preserve">YWRlcnNoaXAgJmFtcDsgT3JnYW5pemF0aW9uYWwgU3R1ZGllczwvc2Vjb25kYXJ5LXRpdGxlPjwv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 w:rsidR="002C0108">
              <w:rPr>
                <w:rFonts w:ascii="Times New Roman" w:hAnsi="Times New Roman" w:cs="Times New Roman"/>
              </w:rPr>
              <w:fldChar w:fldCharType="begin">
                <w:fldData xml:space="preserve">PEVuZE5vdGU+PENpdGUgSGlkZGVuPSIxIj48QXV0aG9yPkFsZXNzYW5kcmk8L0F1dGhvcj48WWVh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2C0108">
              <w:rPr>
                <w:rFonts w:ascii="Times New Roman" w:hAnsi="Times New Roman" w:cs="Times New Roman"/>
              </w:rPr>
            </w:r>
            <w:r w:rsidR="002C0108">
              <w:rPr>
                <w:rFonts w:ascii="Times New Roman" w:hAnsi="Times New Roman" w:cs="Times New Roman"/>
              </w:rPr>
              <w:fldChar w:fldCharType="end"/>
            </w:r>
            <w:r w:rsidR="002C0108">
              <w:rPr>
                <w:rFonts w:ascii="Times New Roman" w:hAnsi="Times New Roman" w:cs="Times New Roman"/>
              </w:rPr>
              <w:fldChar w:fldCharType="begin">
                <w:fldData xml:space="preserve">bWouODc1PC9lbGVjdHJvbmljLXJlc291cmNlLW51bT48L3JlY29yZD48L0NpdGU+PENpdGUgSGlk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2C0108">
              <w:rPr>
                <w:rFonts w:ascii="Times New Roman" w:hAnsi="Times New Roman" w:cs="Times New Roman"/>
              </w:rPr>
            </w:r>
            <w:r w:rsidR="002C0108">
              <w:rPr>
                <w:rFonts w:ascii="Times New Roman" w:hAnsi="Times New Roman" w:cs="Times New Roman"/>
              </w:rPr>
              <w:fldChar w:fldCharType="end"/>
            </w:r>
            <w:r w:rsidR="002C0108">
              <w:rPr>
                <w:rFonts w:ascii="Times New Roman" w:hAnsi="Times New Roman" w:cs="Times New Roman"/>
              </w:rPr>
              <w:fldChar w:fldCharType="begin">
                <w:fldData xml:space="preserve">bXA7IE9yZ2FuaXphdGlvbjwvc2Vjb25kYXJ5LXRpdGxlPjwvdGl0bGVzPjxwZXJpb2RpY2FsPjxm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2C0108">
              <w:rPr>
                <w:rFonts w:ascii="Times New Roman" w:hAnsi="Times New Roman" w:cs="Times New Roman"/>
              </w:rPr>
            </w:r>
            <w:r w:rsidR="002C0108">
              <w:rPr>
                <w:rFonts w:ascii="Times New Roman" w:hAnsi="Times New Roman" w:cs="Times New Roman"/>
              </w:rPr>
              <w:fldChar w:fldCharType="end"/>
            </w:r>
            <w:r w:rsidR="002C0108">
              <w:rPr>
                <w:rFonts w:ascii="Times New Roman" w:hAnsi="Times New Roman" w:cs="Times New Roman"/>
              </w:rPr>
              <w:fldChar w:fldCharType="begin">
                <w:fldData xml:space="preserve">YWRlcnNoaXAgJmFtcDsgT3JnYW5pemF0aW9uYWwgU3R1ZGllczwvc2Vjb25kYXJ5LXRpdGxlPjwv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2C0108">
              <w:rPr>
                <w:rFonts w:ascii="Times New Roman" w:hAnsi="Times New Roman" w:cs="Times New Roman"/>
              </w:rPr>
            </w:r>
            <w:r w:rsidR="002C0108">
              <w:rPr>
                <w:rFonts w:ascii="Times New Roman" w:hAnsi="Times New Roman" w:cs="Times New Roman"/>
              </w:rPr>
              <w:fldChar w:fldCharType="end"/>
            </w:r>
            <w:r w:rsidR="002C0108" w:rsidRPr="00381283">
              <w:rPr>
                <w:rFonts w:ascii="Times New Roman" w:hAnsi="Times New Roman" w:cs="Times New Roman"/>
              </w:rPr>
            </w:r>
            <w:r w:rsidR="002C0108" w:rsidRPr="00381283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3 firms, 2,543 observation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1-200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Alessandri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Khan, 2006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3 firms, 2,23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8-2003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blicly traded firms, 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Alexy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6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3 firm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8-201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K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MEs, technology and service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Arora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Dharwadkar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1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8 firms, 1,52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2000-200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Arrfelt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</w:t>
            </w: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,266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8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Askin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Bothner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6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01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5-2012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iberal arts colleg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306"/>
        </w:trPr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Audia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Brion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Product inno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 firms, 88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1988-1999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blicly traded high-technology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Audia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Greve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6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 firms, 178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4-199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ap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blicly traded manufacturing (ship building)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Audia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00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 firms, 25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4-1983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irline and truck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Barreto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Strategic </w:t>
            </w:r>
            <w:r>
              <w:rPr>
                <w:rFonts w:ascii="Times New Roman" w:hAnsi="Times New Roman" w:cs="Times New Roman"/>
                <w:color w:val="000000"/>
              </w:rPr>
              <w:lastRenderedPageBreak/>
              <w:t>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lastRenderedPageBreak/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81283">
              <w:rPr>
                <w:rFonts w:ascii="Times New Roman" w:hAnsi="Times New Roman" w:cs="Times New Roman"/>
                <w:color w:val="000000"/>
              </w:rPr>
              <w:lastRenderedPageBreak/>
              <w:t>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21 banks, </w:t>
            </w:r>
            <w:r>
              <w:rPr>
                <w:rFonts w:ascii="Times New Roman" w:hAnsi="Times New Roman" w:cs="Times New Roman"/>
              </w:rPr>
              <w:lastRenderedPageBreak/>
              <w:t>25,45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1-199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rtug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mmercial bank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lastRenderedPageBreak/>
              <w:t xml:space="preserve">Baum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Dahlin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5-2001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ilroad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Baum et al., 200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5 firms, 2,465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52-199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estment bank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Ben-Oz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Greve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Product inno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200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rae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gh-technology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Boyle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Shapira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BF374B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-1999</w:t>
            </w:r>
          </w:p>
        </w:tc>
        <w:tc>
          <w:tcPr>
            <w:tcW w:w="0" w:type="auto"/>
            <w:vAlign w:val="center"/>
          </w:tcPr>
          <w:p w:rsidR="000823A6" w:rsidRPr="008B63F9" w:rsidRDefault="000823A6" w:rsidP="006E124D">
            <w:pPr>
              <w:jc w:val="center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8B63F9">
              <w:rPr>
                <w:rFonts w:ascii="Times New Roman" w:hAnsi="Times New Roman" w:cs="Times New Roman"/>
                <w:i/>
              </w:rPr>
              <w:t>Jeopardy</w:t>
            </w:r>
            <w:r>
              <w:rPr>
                <w:rFonts w:ascii="Times New Roman" w:hAnsi="Times New Roman" w:cs="Times New Roman"/>
              </w:rPr>
              <w:t xml:space="preserve"> game show decision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Bromiley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Washburn, 2011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366 firms, 22,18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7-199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Calabrò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0-201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Castellanata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5 firms, 7,223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3-2008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8 countrie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Ceci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6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6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1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tal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Chen, 200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,171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0-2001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Chen and Miller, 200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,11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0-2001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lastRenderedPageBreak/>
              <w:t>Chrisman and Patel, 201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64 firms, 8,473 firm-year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8-200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Delmar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Wennberg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,286 firms, 79,58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-2002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wede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nowledge-intensiv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Desai, 200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 firms, 466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1978-2003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ilroad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Desai, 2013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105 firms, 6,63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-200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rsing hom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655A3C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655A3C">
              <w:rPr>
                <w:rFonts w:ascii="Times New Roman" w:hAnsi="Times New Roman" w:cs="Times New Roman"/>
              </w:rPr>
              <w:t>Desai, 2015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 firms, 60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5-2011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or-profit hospital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Desai, 2015</w:t>
            </w:r>
            <w:r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8 firms, 468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3-201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spital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Eggers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Kaul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Product inno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,455 firms, 785,49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0-199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Ertug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Castellucci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043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9-200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BA tea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Gaba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Bhattacharya, 201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4 firms, 1,42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-2003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formation technology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Gentry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Shen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3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539 firms, 14,72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9-200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961EEA">
              <w:rPr>
                <w:rFonts w:ascii="Times New Roman" w:hAnsi="Times New Roman" w:cs="Times New Roman"/>
              </w:rPr>
              <w:lastRenderedPageBreak/>
              <w:t xml:space="preserve">Gomez-Mejia </w:t>
            </w:r>
            <w:r w:rsidRPr="00381283">
              <w:rPr>
                <w:rFonts w:ascii="Times New Roman" w:hAnsi="Times New Roman" w:cs="Times New Roman"/>
              </w:rPr>
              <w:t>et al.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92 firms, 8,485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7-2011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Greve</w:t>
            </w:r>
            <w:proofErr w:type="spellEnd"/>
            <w:r w:rsidRPr="00381283">
              <w:rPr>
                <w:rFonts w:ascii="Times New Roman" w:hAnsi="Times New Roman" w:cs="Times New Roman"/>
              </w:rPr>
              <w:t>, 199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0 firms, 16,29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4-1992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dio station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Greve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3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historic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 firms, 185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1-199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ap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(ship building)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Greve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3b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1 firms, 1,67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64-199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ap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(ship building)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Greve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Product inno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 firms, 258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1-200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ap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(ship building)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Greve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1 firms, 4,84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11-199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wa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surance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Greve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0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8 firms, 2,151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-200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countrie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ritime shipp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Grohsjean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</w:t>
            </w: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9 firms, 493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-2009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ideo game publish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Gubbi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8 firms, 2,72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-200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di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armaceutical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961EEA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961EEA">
              <w:rPr>
                <w:rFonts w:ascii="Times New Roman" w:hAnsi="Times New Roman" w:cs="Times New Roman"/>
              </w:rPr>
              <w:t>Guo</w:t>
            </w:r>
            <w:proofErr w:type="spellEnd"/>
            <w:r w:rsidRPr="00961EEA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961EEA">
              <w:rPr>
                <w:rFonts w:ascii="Times New Roman" w:hAnsi="Times New Roman" w:cs="Times New Roman"/>
              </w:rPr>
              <w:t>Peng</w:t>
            </w:r>
            <w:proofErr w:type="spellEnd"/>
            <w:r w:rsidRPr="00961EEA">
              <w:rPr>
                <w:rFonts w:ascii="Times New Roman" w:hAnsi="Times New Roman" w:cs="Times New Roman"/>
              </w:rPr>
              <w:t xml:space="preserve">, </w:t>
            </w:r>
            <w:r w:rsidRPr="00961EEA">
              <w:rPr>
                <w:rFonts w:ascii="Times New Roman" w:hAnsi="Times New Roman" w:cs="Times New Roman"/>
              </w:rPr>
              <w:lastRenderedPageBreak/>
              <w:t>201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lastRenderedPageBreak/>
              <w:t xml:space="preserve">Product </w:t>
            </w:r>
            <w:r>
              <w:rPr>
                <w:rFonts w:ascii="Times New Roman" w:hAnsi="Times New Roman" w:cs="Times New Roman"/>
                <w:color w:val="000000"/>
              </w:rPr>
              <w:lastRenderedPageBreak/>
              <w:t>inno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lastRenderedPageBreak/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81283">
              <w:rPr>
                <w:rFonts w:ascii="Times New Roman" w:hAnsi="Times New Roman" w:cs="Times New Roman"/>
                <w:color w:val="000000"/>
              </w:rPr>
              <w:lastRenderedPageBreak/>
              <w:t>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1,921 firms, </w:t>
            </w:r>
            <w:r>
              <w:rPr>
                <w:rFonts w:ascii="Times New Roman" w:hAnsi="Times New Roman" w:cs="Times New Roman"/>
              </w:rPr>
              <w:lastRenderedPageBreak/>
              <w:t>16,05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8-201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in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ublicly traded firms, </w:t>
            </w:r>
            <w:r>
              <w:rPr>
                <w:rFonts w:ascii="Times New Roman" w:hAnsi="Times New Roman" w:cs="Times New Roman"/>
              </w:rPr>
              <w:lastRenderedPageBreak/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lastRenderedPageBreak/>
              <w:t xml:space="preserve">Harris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Bromiley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8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7-2002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Hendron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3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4 firms, 49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5-198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crocomputer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Hoang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Ener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Product inno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 firms, 36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1979-200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technology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Hu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6 firms, 11,65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2-201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erman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gazine publish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Iyer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Miller, 200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,302 firms, 51,56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0-200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Jiang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Holburn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9 firms, 327,94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6-2002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ap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chinery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Jirasek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6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 firms, 19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2-201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armaceutical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Jung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Bansal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9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01 firms, 4,206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3-1998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ap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blicly traded firms, 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Kacperczyk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,225 firms, 189,60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1980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tual fund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lastRenderedPageBreak/>
              <w:t>Kavadis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Castaner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 firms, 41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2000-200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anc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blicly listed firms, 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Ketchen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Palmer, 1999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1986-199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spital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43"/>
        </w:trPr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Kim et al.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42 firms, 8,79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8-200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mmercial bank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43"/>
        </w:trPr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Kim and Tsai, 201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 firms, 65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4-200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r 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Kim and Rhee, 2014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1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6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ature film director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43"/>
        </w:trPr>
        <w:tc>
          <w:tcPr>
            <w:tcW w:w="0" w:type="auto"/>
            <w:vAlign w:val="center"/>
          </w:tcPr>
          <w:p w:rsidR="000823A6" w:rsidRPr="00E1175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E11756">
              <w:rPr>
                <w:rFonts w:ascii="Times New Roman" w:hAnsi="Times New Roman" w:cs="Times New Roman"/>
              </w:rPr>
              <w:t>Kim and Rhee, 201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8 firms, 4,163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-201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mmercial airlin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43"/>
        </w:trPr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Kotlar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3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540 firms, 4,903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0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Kotlar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4</w:t>
            </w:r>
            <w:r>
              <w:rPr>
                <w:rFonts w:ascii="Times New Roman" w:hAnsi="Times New Roman" w:cs="Times New Roman"/>
              </w:rPr>
              <w:t>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7 firms, 1,01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0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Kotlar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4</w:t>
            </w:r>
            <w:r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1 firms, 995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0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Kuusela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</w:t>
            </w: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30 firms, 4,66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-201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formation and communications technology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Labianca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09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1 firm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usiness school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Lant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lastRenderedPageBreak/>
              <w:t>Hewlin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lastRenderedPageBreak/>
              <w:t xml:space="preserve">Strategic </w:t>
            </w:r>
            <w:r>
              <w:rPr>
                <w:rFonts w:ascii="Times New Roman" w:hAnsi="Times New Roman" w:cs="Times New Roman"/>
                <w:color w:val="000000"/>
              </w:rPr>
              <w:lastRenderedPageBreak/>
              <w:t>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lastRenderedPageBreak/>
              <w:t xml:space="preserve">Historical and </w:t>
            </w:r>
            <w:r w:rsidRPr="00381283">
              <w:rPr>
                <w:rFonts w:ascii="Times New Roman" w:hAnsi="Times New Roman" w:cs="Times New Roman"/>
                <w:color w:val="000000"/>
              </w:rPr>
              <w:lastRenderedPageBreak/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116 </w:t>
            </w:r>
            <w:r>
              <w:rPr>
                <w:rFonts w:ascii="Times New Roman" w:hAnsi="Times New Roman" w:cs="Times New Roman"/>
              </w:rPr>
              <w:lastRenderedPageBreak/>
              <w:t>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Simulation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ot </w:t>
            </w:r>
            <w:r>
              <w:rPr>
                <w:rFonts w:ascii="Times New Roman" w:hAnsi="Times New Roman" w:cs="Times New Roman"/>
              </w:rPr>
              <w:lastRenderedPageBreak/>
              <w:t>specified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BA student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lastRenderedPageBreak/>
              <w:t>Lant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Hurley, 1999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imulation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specified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BA student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Lehman and Hahn, 2013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,603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0-200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FL tea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Lewellyn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Bao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3 firms, 66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2-201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 countrie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per products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Lim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3 firms, 2,00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gh-technology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Lim, 201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6 firms, 3,008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Lim and McCann, 2014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4 firms, 3,89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Lin et al, 201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29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7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iw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Lin, 2014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6 firms, 5,90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0-2008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iw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Lin et al., 2011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9 firms, 1,07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0-200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iw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echnology-intensive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Lohrke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06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specified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 countrie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MEs, 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Lu and Fang, 201</w:t>
            </w: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274 firms, 4,163 </w:t>
            </w:r>
            <w:r>
              <w:rPr>
                <w:rFonts w:ascii="Times New Roman" w:hAnsi="Times New Roman" w:cs="Times New Roman"/>
              </w:rPr>
              <w:lastRenderedPageBreak/>
              <w:t>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-2008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aiw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ectronics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lastRenderedPageBreak/>
              <w:t xml:space="preserve">Lucas et al., </w:t>
            </w:r>
            <w:r w:rsidRPr="00743470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1,75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6-2009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.U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Lungeanu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 firms, 39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armaceutical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Ma, 2016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 units, 345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0-2012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in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ovincial unit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Madsen, 2011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3 firms, 915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-200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mmercial aviation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akarevich</w:t>
            </w:r>
            <w:proofErr w:type="spellEnd"/>
            <w:r>
              <w:rPr>
                <w:rFonts w:ascii="Times New Roman" w:hAnsi="Times New Roman" w:cs="Times New Roman"/>
              </w:rPr>
              <w:t>, 2018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,837 observations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0-2003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art-ups, 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Malen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Vaaler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,083 firms, 42,08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1-200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 countrie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Massini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, 200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-199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 and U.K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Mezias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0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 firms, 86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-199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inance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Miller, 1994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-1991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entral Americ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amily firms, 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Mishina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0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4 firms, 1,74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-1999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97"/>
        </w:trPr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Moliterno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4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 xml:space="preserve">Social and </w:t>
            </w: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 xml:space="preserve">, </w:t>
            </w:r>
            <w:r>
              <w:rPr>
                <w:rFonts w:ascii="Times New Roman" w:hAnsi="Times New Roman" w:cs="Times New Roman"/>
                <w:color w:val="000000"/>
              </w:rPr>
              <w:lastRenderedPageBreak/>
              <w:t>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18 firms, 6,53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-2003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erman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Bundesliga</w:t>
            </w:r>
            <w:proofErr w:type="spellEnd"/>
            <w:r>
              <w:rPr>
                <w:rFonts w:ascii="Times New Roman" w:hAnsi="Times New Roman" w:cs="Times New Roman"/>
              </w:rPr>
              <w:t xml:space="preserve"> soccer tea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655A3C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655A3C">
              <w:rPr>
                <w:rFonts w:ascii="Times New Roman" w:hAnsi="Times New Roman" w:cs="Times New Roman"/>
              </w:rPr>
              <w:lastRenderedPageBreak/>
              <w:t>Moliterno</w:t>
            </w:r>
            <w:proofErr w:type="spellEnd"/>
            <w:r w:rsidRPr="00655A3C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655A3C">
              <w:rPr>
                <w:rFonts w:ascii="Times New Roman" w:hAnsi="Times New Roman" w:cs="Times New Roman"/>
              </w:rPr>
              <w:t>Wiersema</w:t>
            </w:r>
            <w:proofErr w:type="spellEnd"/>
            <w:r w:rsidRPr="00655A3C">
              <w:rPr>
                <w:rFonts w:ascii="Times New Roman" w:hAnsi="Times New Roman" w:cs="Times New Roman"/>
              </w:rPr>
              <w:t>, 200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 firms, 37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69-1983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LB tea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Murphy et al., 2001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Historical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1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ield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-1998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tail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O'Brien and David, 2014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123 firms, 18,283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-200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apa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Park, 200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5 firms, 236,23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5-200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ood process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Parker et al., </w:t>
            </w:r>
            <w:r w:rsidRPr="00743470">
              <w:rPr>
                <w:rFonts w:ascii="Times New Roman" w:hAnsi="Times New Roman" w:cs="Times New Roman"/>
              </w:rPr>
              <w:t>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Product inno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8 firms, 1,33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6-2009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ideo game publish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Ref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Shapira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413 firms, 3,926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-2009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Rhee et al., </w:t>
            </w:r>
            <w:r>
              <w:rPr>
                <w:rFonts w:ascii="Times New Roman" w:hAnsi="Times New Roman" w:cs="Times New Roman"/>
              </w:rPr>
              <w:t>2019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</w:rPr>
              <w:t>Combined</w:t>
            </w:r>
            <w:proofErr w:type="spellEnd"/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historic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6 firms, 1,27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1-2008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re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&amp;D intensive firms (multiple industries)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Rostami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 firms, 948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1-2002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il and gas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lastRenderedPageBreak/>
              <w:t>Rowley et al., 201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historic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,736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2001-201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blicly listed firms (multiple industries)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Rudy and Johnson, 2016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 firms, 2,19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rchival 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0-2006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blicly listed firms (multiple industries)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Ruth et al., 2013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,49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0-200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Salge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0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4 firms, 77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2-200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K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spital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Salge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3 firms, 61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2-200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K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ospital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Schimmer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Brauer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,191 firms, 10,71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-2008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surance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Schwab, 200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 firms, 70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23-194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seball tea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Sengul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Obloj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1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6 firms, 1,206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8-2004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anc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unit firms (multiple industries)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Shimizu, 200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8 firms, 1,544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8-1998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blicly listed firms (multiple industries)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Shipilov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1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,706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79-2001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 xml:space="preserve">Souder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Bromiley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, </w:t>
            </w:r>
            <w:r w:rsidRPr="00381283">
              <w:rPr>
                <w:rFonts w:ascii="Times New Roman" w:hAnsi="Times New Roman" w:cs="Times New Roman"/>
              </w:rPr>
              <w:lastRenderedPageBreak/>
              <w:t>2012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lastRenderedPageBreak/>
              <w:t>Investment and growth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 xml:space="preserve">, </w:t>
            </w:r>
            <w:r>
              <w:rPr>
                <w:rFonts w:ascii="Times New Roman" w:hAnsi="Times New Roman" w:cs="Times New Roman"/>
                <w:color w:val="000000"/>
              </w:rPr>
              <w:lastRenderedPageBreak/>
              <w:t>soci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1,000 firms, 8,241 </w:t>
            </w:r>
            <w:r>
              <w:rPr>
                <w:rFonts w:ascii="Times New Roman" w:hAnsi="Times New Roman" w:cs="Times New Roman"/>
              </w:rPr>
              <w:lastRenderedPageBreak/>
              <w:t>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1-200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lastRenderedPageBreak/>
              <w:t>Su and Si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Product innovatio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5 firms, 22,09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-201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 countrie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Su and Su, 2017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,53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1-2003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in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gh-technology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Tarakci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Historical and 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3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t specified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-divisional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Tuggle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0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Historical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nd </w:t>
            </w:r>
            <w:r>
              <w:rPr>
                <w:rFonts w:ascii="Times New Roman" w:hAnsi="Times New Roman" w:cs="Times New Roman"/>
                <w:color w:val="000000"/>
              </w:rPr>
              <w:t>social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8 firms, 989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-2000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blicly listed firms (multiple industries)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Tyler and Caner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&amp;D intensit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3 firms, 622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7-2007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pharmaceutical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Vidal and Mitchell, 2015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7 firms, 1,12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-2009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ltiple countrie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armaceutical firm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Villagrasa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7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6-2008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ai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um-sized firms, 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Wennberg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381283">
              <w:rPr>
                <w:rFonts w:ascii="Times New Roman" w:hAnsi="Times New Roman" w:cs="Times New Roman"/>
              </w:rPr>
              <w:t>Holmquist</w:t>
            </w:r>
            <w:proofErr w:type="spellEnd"/>
            <w:r w:rsidRPr="00381283">
              <w:rPr>
                <w:rFonts w:ascii="Times New Roman" w:hAnsi="Times New Roman" w:cs="Times New Roman"/>
              </w:rPr>
              <w:t>, 2008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Historical aspir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55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1-1995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weden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MEs, multiple industries</w:t>
            </w:r>
          </w:p>
        </w:tc>
      </w:tr>
      <w:tr w:rsidR="000823A6" w:rsidRPr="00381283" w:rsidTr="006E124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81283">
              <w:rPr>
                <w:rFonts w:ascii="Times New Roman" w:hAnsi="Times New Roman" w:cs="Times New Roman"/>
              </w:rPr>
              <w:t>Xie</w:t>
            </w:r>
            <w:proofErr w:type="spellEnd"/>
            <w:r w:rsidRPr="00381283">
              <w:rPr>
                <w:rFonts w:ascii="Times New Roman" w:hAnsi="Times New Roman" w:cs="Times New Roman"/>
              </w:rPr>
              <w:t xml:space="preserve"> et al., 2016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>, historical dominating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7 firms, 1,285 observations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7-2011</w:t>
            </w:r>
          </w:p>
        </w:tc>
        <w:tc>
          <w:tcPr>
            <w:tcW w:w="0" w:type="auto"/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ina</w:t>
            </w:r>
          </w:p>
        </w:tc>
        <w:tc>
          <w:tcPr>
            <w:tcW w:w="0" w:type="auto"/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t>Yang et al., 2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trategic chan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ombined</w:t>
            </w:r>
            <w:r w:rsidRPr="00381283">
              <w:rPr>
                <w:rFonts w:ascii="Times New Roman" w:hAnsi="Times New Roman" w:cs="Times New Roman"/>
                <w:color w:val="000000"/>
              </w:rPr>
              <w:t xml:space="preserve"> aspirations</w:t>
            </w:r>
            <w:r>
              <w:rPr>
                <w:rFonts w:ascii="Times New Roman" w:hAnsi="Times New Roman" w:cs="Times New Roman"/>
                <w:color w:val="000000"/>
              </w:rPr>
              <w:t xml:space="preserve">, historical </w:t>
            </w:r>
            <w:r>
              <w:rPr>
                <w:rFonts w:ascii="Times New Roman" w:hAnsi="Times New Roman" w:cs="Times New Roman"/>
                <w:color w:val="000000"/>
              </w:rPr>
              <w:lastRenderedPageBreak/>
              <w:t>dominat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 xml:space="preserve">112 observations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rvey and archiv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6-2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ufacturing firms</w:t>
            </w:r>
          </w:p>
        </w:tc>
      </w:tr>
      <w:tr w:rsidR="000823A6" w:rsidRPr="00381283" w:rsidTr="006E124D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381283">
              <w:rPr>
                <w:rFonts w:ascii="Times New Roman" w:hAnsi="Times New Roman" w:cs="Times New Roman"/>
              </w:rPr>
              <w:lastRenderedPageBreak/>
              <w:t>Zhang, 2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rganizational risk tak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381283">
              <w:rPr>
                <w:rFonts w:ascii="Times New Roman" w:hAnsi="Times New Roman" w:cs="Times New Roman"/>
                <w:color w:val="000000"/>
              </w:rPr>
              <w:t>Social aspiratio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75 observatio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rchiv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0-2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.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823A6" w:rsidRPr="00381283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tual fund firms</w:t>
            </w:r>
          </w:p>
        </w:tc>
      </w:tr>
    </w:tbl>
    <w:p w:rsidR="000823A6" w:rsidRDefault="002C0108" w:rsidP="000823A6">
      <w:r>
        <w:fldChar w:fldCharType="begin">
          <w:fldData xml:space="preserve">PFJlY051bT41ODwvUmVjTnVtPjxyZWNvcmQ+PHJlYy1udW1iZXI+NTg8L3JlYy1udW1iZXI+PGZv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</w:fldData>
        </w:fldChar>
      </w:r>
      <w:r w:rsidR="000823A6">
        <w:instrText xml:space="preserve"> ADDIN EN.CITE </w:instrText>
      </w:r>
      <w:r>
        <w:fldChar w:fldCharType="begin">
          <w:fldData xml:space="preserve">PEVuZE5vdGU+PENpdGUgSGlkZGVuPSIxIj48QXV0aG9yPkFsZXNzYW5kcmk8L0F1dGhvcj48WWVh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==
</w:fldData>
        </w:fldChar>
      </w:r>
      <w:r w:rsidR="000823A6">
        <w:instrText xml:space="preserve"> ADDIN EN.CITE.DATA </w:instrText>
      </w:r>
      <w:r>
        <w:fldChar w:fldCharType="end"/>
      </w:r>
      <w:r>
        <w:fldChar w:fldCharType="begin">
          <w:fldData xml:space="preserve">c2Vjb25kYXJ5LXRpdGxlPjwvdGl0bGVzPjxwZXJpb2RpY2FsPjxmdWxsLXRpdGxlPkFjYWRlbXkg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==
</w:fldData>
        </w:fldChar>
      </w:r>
      <w:r w:rsidR="000823A6">
        <w:instrText xml:space="preserve"> ADDIN EN.CITE.DATA </w:instrText>
      </w:r>
      <w:r>
        <w:fldChar w:fldCharType="end"/>
      </w:r>
      <w:r>
        <w:fldChar w:fldCharType="begin">
          <w:fldData xml:space="preserve">aXRsZT48c2Vjb25kYXJ5LXRpdGxlPkpvdXJuYWwgb2YgQnVzaW5lc3MgUmVzZWFyY2g8L3NlY29u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==
</w:fldData>
        </w:fldChar>
      </w:r>
      <w:r w:rsidR="000823A6">
        <w:instrText xml:space="preserve"> ADDIN EN.CITE.DATA </w:instrText>
      </w:r>
      <w:r>
        <w:fldChar w:fldCharType="end"/>
      </w:r>
      <w:r>
        <w:fldChar w:fldCharType="begin">
          <w:fldData xml:space="preserve">PFJlY051bT41ODwvUmVjTnVtPjxyZWNvcmQ+PHJlYy1udW1iZXI+NTg8L3JlYy1udW1iZXI+PGZv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</w:fldData>
        </w:fldChar>
      </w:r>
      <w:r w:rsidR="000823A6">
        <w:instrText xml:space="preserve"> ADDIN EN.CITE.DATA </w:instrText>
      </w:r>
      <w:r>
        <w:fldChar w:fldCharType="end"/>
      </w:r>
      <w:r>
        <w:fldChar w:fldCharType="end"/>
      </w:r>
    </w:p>
    <w:p w:rsidR="00F44DF2" w:rsidRDefault="00F44DF2">
      <w:r>
        <w:br w:type="page"/>
      </w:r>
    </w:p>
    <w:p w:rsidR="000823A6" w:rsidRDefault="000823A6" w:rsidP="000823A6"/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Alessandri TM and Khan RH (2006) Market performance and deviance from industry norms: (Mis)alignment of organizational risk and industry risk. </w:t>
      </w:r>
      <w:r w:rsidRPr="00490AB3">
        <w:rPr>
          <w:i/>
          <w:noProof/>
        </w:rPr>
        <w:t>Journal of Business Research</w:t>
      </w:r>
      <w:r w:rsidRPr="00490AB3">
        <w:rPr>
          <w:noProof/>
        </w:rPr>
        <w:t xml:space="preserve"> 59(10-11): 1105-1115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Alexy O, Bascavusoglu-Moreau E and Salter A (2016) Toward an aspiration-level theory of open innovation. </w:t>
      </w:r>
      <w:r w:rsidRPr="00490AB3">
        <w:rPr>
          <w:i/>
          <w:noProof/>
        </w:rPr>
        <w:t>Industrial and Corporate Change</w:t>
      </w:r>
      <w:r w:rsidRPr="00490AB3">
        <w:rPr>
          <w:noProof/>
        </w:rPr>
        <w:t xml:space="preserve"> 25(2): 289-306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Arora P and Dharwadkar R (2011) Corporate governance and corporate social responsibility (CSR): The moderating roles of attainment discrepancy and organization slack. </w:t>
      </w:r>
      <w:r w:rsidRPr="00490AB3">
        <w:rPr>
          <w:i/>
          <w:noProof/>
        </w:rPr>
        <w:t>Corporate Governance: An International Review</w:t>
      </w:r>
      <w:r w:rsidRPr="00490AB3">
        <w:rPr>
          <w:noProof/>
        </w:rPr>
        <w:t xml:space="preserve"> 19(2): 136-152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Arrfelt M, Wiseman RM and Hult GTM (2012) Looking backward instead of forward: Aspiration-driven influences on the efficiency of the capital allocation process. </w:t>
      </w:r>
      <w:r w:rsidRPr="00490AB3">
        <w:rPr>
          <w:i/>
          <w:noProof/>
        </w:rPr>
        <w:t>Academy of Management Journal</w:t>
      </w:r>
      <w:r w:rsidRPr="00490AB3">
        <w:rPr>
          <w:noProof/>
        </w:rPr>
        <w:t xml:space="preserve"> 56(4): 1081-1103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Audia PG, Locke EA and Smith KG (2000) The paradox of success: An archival and a laboratory study of strategic persistence following radical environmental change. </w:t>
      </w:r>
      <w:r w:rsidRPr="00490AB3">
        <w:rPr>
          <w:i/>
          <w:noProof/>
        </w:rPr>
        <w:t>Academy of Management Journal</w:t>
      </w:r>
      <w:r w:rsidRPr="00490AB3">
        <w:rPr>
          <w:noProof/>
        </w:rPr>
        <w:t xml:space="preserve"> 43(5): 837-853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Barreto I (2012) A behavioral theory of market expansion based on the opportunity prospects rule. </w:t>
      </w:r>
      <w:r w:rsidRPr="00490AB3">
        <w:rPr>
          <w:i/>
          <w:noProof/>
        </w:rPr>
        <w:t>Organization Science</w:t>
      </w:r>
      <w:r w:rsidRPr="00490AB3">
        <w:rPr>
          <w:noProof/>
        </w:rPr>
        <w:t xml:space="preserve"> 23(4): 1008-1023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Ben-Oz C and Greve HR (2015) Short- and Long-Term Performance Feedback and Absorptive Capacity. </w:t>
      </w:r>
      <w:r w:rsidRPr="00490AB3">
        <w:rPr>
          <w:i/>
          <w:noProof/>
        </w:rPr>
        <w:t>Journal of Management</w:t>
      </w:r>
      <w:r w:rsidRPr="00490AB3">
        <w:rPr>
          <w:noProof/>
        </w:rPr>
        <w:t xml:space="preserve"> 41(7): 1827-1853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Boyle E and Shapira Z (2012) The liability of leading: Battling aspiration and survival goals in the Jeopardy! Tournament of Champions. </w:t>
      </w:r>
      <w:r w:rsidRPr="00490AB3">
        <w:rPr>
          <w:i/>
          <w:noProof/>
        </w:rPr>
        <w:t>Organization Science</w:t>
      </w:r>
      <w:r w:rsidRPr="00490AB3">
        <w:rPr>
          <w:noProof/>
        </w:rPr>
        <w:t xml:space="preserve"> 23(4): 1100-1113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Calabrò A, Minichilli A, Amore MD and Brogi M (2018) The courage to choose! Primogeniture and leadership succession in family firms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9(7): 2014-2035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Castellaneta F, Gottschalg O, Kacperczyk A and Wright M (2015) The disadvantage of incomplete performance feedback: Evidence from private equity–backed buyouts. </w:t>
      </w:r>
      <w:r w:rsidRPr="00490AB3">
        <w:rPr>
          <w:i/>
          <w:noProof/>
        </w:rPr>
        <w:t>Working Paper</w:t>
      </w:r>
      <w:r w:rsidRPr="00490AB3">
        <w:rPr>
          <w:noProof/>
        </w:rPr>
        <w:t>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Eggers JP and Kaul A (2018) Motivation and ability? A behavioral perspective on the pursuit of radical invention in multi-technology incumbents. </w:t>
      </w:r>
      <w:r w:rsidRPr="00490AB3">
        <w:rPr>
          <w:i/>
          <w:noProof/>
        </w:rPr>
        <w:t>Academy of Management Journal</w:t>
      </w:r>
      <w:r w:rsidRPr="00490AB3">
        <w:rPr>
          <w:noProof/>
        </w:rPr>
        <w:t xml:space="preserve"> 61(1): 67-93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Ertug G and Castellucci F (2015) Who shall get more? How intangible assets and aspiration levels affect the valuation of resource providers. </w:t>
      </w:r>
      <w:r w:rsidRPr="00490AB3">
        <w:rPr>
          <w:i/>
          <w:noProof/>
        </w:rPr>
        <w:t>Strategic Organization</w:t>
      </w:r>
      <w:r w:rsidRPr="00490AB3">
        <w:rPr>
          <w:noProof/>
        </w:rPr>
        <w:t xml:space="preserve"> 13(1): 6-31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Gaba V and Bhattacharya S (2012) Aspirations, innovation, and corporate venture capital: A behavioral perspective. </w:t>
      </w:r>
      <w:r w:rsidRPr="00490AB3">
        <w:rPr>
          <w:i/>
          <w:noProof/>
        </w:rPr>
        <w:t>Strategic Entrepreneurship Journal</w:t>
      </w:r>
      <w:r w:rsidRPr="00490AB3">
        <w:rPr>
          <w:noProof/>
        </w:rPr>
        <w:t xml:space="preserve"> 6(2): 178-199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Gentry RJ and Shen W (2013) The impacts of performance relative to analyst forecasts and analyst coverage on firm R&amp;D intensity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4(1): 121-130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Grohsjean T, Kretschmer T and Stieglitz N (2011) Performance feedback, firm resources, and strategic change. </w:t>
      </w:r>
      <w:r w:rsidRPr="00490AB3">
        <w:rPr>
          <w:i/>
          <w:noProof/>
        </w:rPr>
        <w:t>DRUID Working Paper</w:t>
      </w:r>
      <w:r w:rsidRPr="00490AB3">
        <w:rPr>
          <w:noProof/>
        </w:rPr>
        <w:t xml:space="preserve"> 11-02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Gubbi SR, Aulakh PS and Ray S (2015) International search behavior of business group affiliated firms: Scope of institutional changes and intragroup heterogeneity. </w:t>
      </w:r>
      <w:r w:rsidRPr="00490AB3">
        <w:rPr>
          <w:i/>
          <w:noProof/>
        </w:rPr>
        <w:t>Organization Science</w:t>
      </w:r>
      <w:r w:rsidRPr="00490AB3">
        <w:rPr>
          <w:noProof/>
        </w:rPr>
        <w:t xml:space="preserve"> 26(5): 1485-1501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Guo B </w:t>
      </w:r>
      <w:r w:rsidRPr="00743470">
        <w:rPr>
          <w:noProof/>
        </w:rPr>
        <w:t>and Ding P (2017</w:t>
      </w:r>
      <w:r w:rsidRPr="00490AB3">
        <w:rPr>
          <w:noProof/>
        </w:rPr>
        <w:t xml:space="preserve">) Invention or incremental improvement? Simulation modeling and empirical testing of firm patenting behavior under performance aspiration. </w:t>
      </w:r>
      <w:r w:rsidRPr="00490AB3">
        <w:rPr>
          <w:i/>
          <w:noProof/>
        </w:rPr>
        <w:t>Decision Support Systems</w:t>
      </w:r>
      <w:r w:rsidRPr="00490AB3">
        <w:rPr>
          <w:noProof/>
        </w:rPr>
        <w:t xml:space="preserve"> 102: 32-41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Hendron MG, Bednar MK and Henderson AD (2013) How performance relative to aspiration levels affects strategic responses to technological discontinuity. </w:t>
      </w:r>
      <w:r w:rsidRPr="00490AB3">
        <w:rPr>
          <w:i/>
          <w:noProof/>
        </w:rPr>
        <w:t>Working Paper</w:t>
      </w:r>
      <w:r w:rsidRPr="00490AB3">
        <w:rPr>
          <w:noProof/>
        </w:rPr>
        <w:t>.</w:t>
      </w:r>
    </w:p>
    <w:p w:rsidR="00F44DF2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Hoang H and Ener H (2015) Unpacking experience effects in developing novel products for new markets. </w:t>
      </w:r>
      <w:r w:rsidRPr="00490AB3">
        <w:rPr>
          <w:i/>
          <w:noProof/>
        </w:rPr>
        <w:t>Strategic Organization</w:t>
      </w:r>
      <w:r w:rsidRPr="00490AB3">
        <w:rPr>
          <w:noProof/>
        </w:rPr>
        <w:t xml:space="preserve"> 13(4): 261-283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Hu S, He Z-L, Blettner DP and Bettis RA (2017) Conflict inside and outside: Social comparisons and attention shifts in multidivisional firms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8(7): 1435-1454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Jiang GF and Holburn GLF (2018) Organizational performance feedback effects and international expansion. </w:t>
      </w:r>
      <w:r w:rsidRPr="00490AB3">
        <w:rPr>
          <w:i/>
          <w:noProof/>
        </w:rPr>
        <w:t>Journal of Business Research</w:t>
      </w:r>
      <w:r w:rsidRPr="00490AB3">
        <w:rPr>
          <w:noProof/>
        </w:rPr>
        <w:t xml:space="preserve"> 90: 48-58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Jirásek M. (2016) Innovative behavior of US pharmaceutical firms. </w:t>
      </w:r>
      <w:r w:rsidRPr="00490AB3">
        <w:rPr>
          <w:i/>
          <w:noProof/>
        </w:rPr>
        <w:t>Proceedings of the 4th International Conference on Innovation and Entrepreneurship.</w:t>
      </w:r>
      <w:r w:rsidRPr="00490AB3">
        <w:rPr>
          <w:noProof/>
        </w:rPr>
        <w:t xml:space="preserve"> Toronto, Ontario, Canada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Kacperczyk A, Beckman CM and Moliterno TP (2015) Disentangling risk and change: Internal and external social comparison in the mutual fund industry. </w:t>
      </w:r>
      <w:r w:rsidRPr="00490AB3">
        <w:rPr>
          <w:i/>
          <w:noProof/>
        </w:rPr>
        <w:t>Administrative Science Quarterly</w:t>
      </w:r>
      <w:r w:rsidRPr="00490AB3">
        <w:rPr>
          <w:noProof/>
        </w:rPr>
        <w:t xml:space="preserve"> 60(2): 228-262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Ketchen Jr DJ and Palmer TB (1999) Strategic responses to poor organizational performance. </w:t>
      </w:r>
      <w:r w:rsidRPr="00490AB3">
        <w:rPr>
          <w:i/>
          <w:noProof/>
        </w:rPr>
        <w:t>Journal of Management</w:t>
      </w:r>
      <w:r w:rsidRPr="00490AB3">
        <w:rPr>
          <w:noProof/>
        </w:rPr>
        <w:t xml:space="preserve"> 25(5): 683-706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Kim K-H and Tsai W (2012) Social comparison among competing firms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3(2): 115-136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Kim T and Rhee M (2014) Structural and behavioral antecedents of change: Status, distinctiveness, and relative performance. </w:t>
      </w:r>
      <w:r w:rsidRPr="00490AB3">
        <w:rPr>
          <w:i/>
          <w:noProof/>
        </w:rPr>
        <w:t>Journal of Management</w:t>
      </w:r>
      <w:r w:rsidRPr="00490AB3">
        <w:rPr>
          <w:noProof/>
        </w:rPr>
        <w:t>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Kim E and Rhee M (2017) How airlines learn from airline accidents: An empirical study of how attributed errors and performance feedback affect learning from failure. </w:t>
      </w:r>
      <w:r w:rsidRPr="00490AB3">
        <w:rPr>
          <w:i/>
          <w:noProof/>
        </w:rPr>
        <w:t>Journal of Air Transport Management</w:t>
      </w:r>
      <w:r w:rsidRPr="00490AB3">
        <w:rPr>
          <w:noProof/>
        </w:rPr>
        <w:t xml:space="preserve"> 58: 135-143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Kotlar J, Fang H, De Massis A and Frattini F (2014b) Profitability goals, control goals, and the R&amp;D investment decisions of family and nonfamily firms. </w:t>
      </w:r>
      <w:r w:rsidRPr="00490AB3">
        <w:rPr>
          <w:i/>
          <w:noProof/>
        </w:rPr>
        <w:t>Journal of Product Innovation Management</w:t>
      </w:r>
      <w:r w:rsidRPr="00490AB3">
        <w:rPr>
          <w:noProof/>
        </w:rPr>
        <w:t xml:space="preserve"> 31(6): 1128-1145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>
        <w:rPr>
          <w:noProof/>
        </w:rPr>
        <w:t xml:space="preserve">Lant </w:t>
      </w:r>
      <w:r w:rsidRPr="00490AB3">
        <w:rPr>
          <w:noProof/>
        </w:rPr>
        <w:t xml:space="preserve">TK and Hewlin PF (2002) Information cues and decision making: The effects of learning, momentum and socual comparison in competing teams. </w:t>
      </w:r>
      <w:r w:rsidRPr="00490AB3">
        <w:rPr>
          <w:i/>
          <w:noProof/>
        </w:rPr>
        <w:t>Group &amp; Organization Management</w:t>
      </w:r>
      <w:r w:rsidRPr="00490AB3">
        <w:rPr>
          <w:noProof/>
        </w:rPr>
        <w:t xml:space="preserve"> 27(3): 374-407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Lant TK and Hurley AE (1999) A contingency model of response to performance feedback: Escalation of commitment and incremental adaptation in resource investment decisions. </w:t>
      </w:r>
      <w:r w:rsidRPr="00490AB3">
        <w:rPr>
          <w:i/>
          <w:noProof/>
        </w:rPr>
        <w:t>Group &amp; Organization Management</w:t>
      </w:r>
      <w:r w:rsidRPr="00490AB3">
        <w:rPr>
          <w:noProof/>
        </w:rPr>
        <w:t xml:space="preserve"> 24(4): 421-437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Lim E (2017) CEO option wealth and firm risk-taking: An analysis of multiple reference points. </w:t>
      </w:r>
      <w:r w:rsidRPr="00490AB3">
        <w:rPr>
          <w:i/>
          <w:noProof/>
        </w:rPr>
        <w:t>Long Range Planning</w:t>
      </w:r>
      <w:r w:rsidRPr="00490AB3">
        <w:rPr>
          <w:noProof/>
        </w:rPr>
        <w:t xml:space="preserve"> 50(6): 809-825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Lim ENK (2015) The role of reference point in CEO restricted stock and its impact on R&amp;D intensity in high-technology firms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6(6): 872-889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Lim ENK and McCann BT (2014) Performance feedback and firm risk taking: The moderating effects of CEO and outside director stock options. </w:t>
      </w:r>
      <w:r w:rsidRPr="00490AB3">
        <w:rPr>
          <w:i/>
          <w:noProof/>
        </w:rPr>
        <w:t>Organization Science</w:t>
      </w:r>
      <w:r w:rsidRPr="00490AB3">
        <w:rPr>
          <w:noProof/>
        </w:rPr>
        <w:t xml:space="preserve"> 25(1): 262-282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Lin S-H, Chen Y-J, Hsu A-C, Liu Y-CA and Wang H-C (2012) Foreign direct investment behavir: Problemistic or slack search. </w:t>
      </w:r>
      <w:r w:rsidRPr="00490AB3">
        <w:rPr>
          <w:i/>
          <w:noProof/>
        </w:rPr>
        <w:t>African Journal of Business Management</w:t>
      </w:r>
      <w:r w:rsidRPr="00490AB3">
        <w:rPr>
          <w:noProof/>
        </w:rPr>
        <w:t xml:space="preserve"> 6(28): 8250-8260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Lohrke FT, Kreiser PM and Weaver KM (2006) The influence of current firm performance on future SME alliance formation intentions: A six-country study. </w:t>
      </w:r>
      <w:r w:rsidRPr="00490AB3">
        <w:rPr>
          <w:i/>
          <w:noProof/>
        </w:rPr>
        <w:t>Journal of Business Research</w:t>
      </w:r>
      <w:r w:rsidRPr="00490AB3">
        <w:rPr>
          <w:noProof/>
        </w:rPr>
        <w:t xml:space="preserve"> 59(1): 19-27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Lu L-H and Fang S-C (2014) Problematic search, slack search and institutional logic in corporate R&amp;D strategy: An empirical analysis of Taiwanese electronics firms. </w:t>
      </w:r>
      <w:r w:rsidRPr="00490AB3">
        <w:rPr>
          <w:i/>
          <w:noProof/>
        </w:rPr>
        <w:t>Journal of Management &amp; Organization</w:t>
      </w:r>
      <w:r w:rsidRPr="00490AB3">
        <w:rPr>
          <w:noProof/>
        </w:rPr>
        <w:t xml:space="preserve"> 19(06): 659-678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Lungeanu R, Stern I and Zajac EJ (2015) When do firms change technology-sourcing vehicles? The role of poor innovative performance and financial slack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>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Ma L (2016) Performance feedback, government goal-setting and aspiration level adaptation: Evidence from Chinese provinces. </w:t>
      </w:r>
      <w:r w:rsidRPr="00490AB3">
        <w:rPr>
          <w:i/>
          <w:noProof/>
        </w:rPr>
        <w:t>Public Administration</w:t>
      </w:r>
      <w:r w:rsidRPr="00490AB3">
        <w:rPr>
          <w:noProof/>
        </w:rPr>
        <w:t xml:space="preserve"> 94(2): 452-471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Makarevich A (2018) Performance feedback as a cooperation “switch”: A behavioral perspective on the success of venture capital syndicates among competitors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9(12): 3247-3272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Malen J and Vaaler PM (2017) Organizational slack, national institutions and innovation effort around the world. </w:t>
      </w:r>
      <w:r w:rsidRPr="00490AB3">
        <w:rPr>
          <w:i/>
          <w:noProof/>
        </w:rPr>
        <w:t>Journal of World Business</w:t>
      </w:r>
      <w:r w:rsidRPr="00490AB3">
        <w:rPr>
          <w:noProof/>
        </w:rPr>
        <w:t xml:space="preserve"> 52(6): 782-797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Mezias SJ, Chen Y-R and Murphy PR (2002) Aspiration-Level adaptation in an American financial services organization: A field study. </w:t>
      </w:r>
      <w:r w:rsidRPr="00490AB3">
        <w:rPr>
          <w:i/>
          <w:noProof/>
        </w:rPr>
        <w:t>Management Science</w:t>
      </w:r>
      <w:r w:rsidRPr="00490AB3">
        <w:rPr>
          <w:noProof/>
        </w:rPr>
        <w:t xml:space="preserve"> 48(10): 1285-1300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Miller KD (1994) What happens after success: the perils of excellence. </w:t>
      </w:r>
      <w:r w:rsidRPr="00490AB3">
        <w:rPr>
          <w:i/>
          <w:noProof/>
        </w:rPr>
        <w:t>Journal of Management Studies</w:t>
      </w:r>
      <w:r w:rsidRPr="00490AB3">
        <w:rPr>
          <w:noProof/>
        </w:rPr>
        <w:t xml:space="preserve"> 31(3): 325-358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Mishina Y, Dykes BJ, Block ES and Pollock TG (2010) Why “good” firms do bad things: The effects of high aspirations, high expectations, and prominence on the incidence of corporate illegality. </w:t>
      </w:r>
      <w:r w:rsidRPr="00490AB3">
        <w:rPr>
          <w:i/>
          <w:noProof/>
        </w:rPr>
        <w:t>Academy of Management Journal</w:t>
      </w:r>
      <w:r w:rsidRPr="00490AB3">
        <w:rPr>
          <w:noProof/>
        </w:rPr>
        <w:t xml:space="preserve"> 53(4): 701-722.</w:t>
      </w:r>
    </w:p>
    <w:p w:rsidR="00F44DF2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Murphy PR, Mezias  SJ and Chen Y-R (2001) Adapting aspirations to feedback: The role of success and failure. In: Lant  TK and Shapira Z (eds) </w:t>
      </w:r>
      <w:r w:rsidRPr="00490AB3">
        <w:rPr>
          <w:i/>
          <w:noProof/>
        </w:rPr>
        <w:t>Organizational Cognition: Computation and Interpretation.</w:t>
      </w:r>
      <w:r w:rsidRPr="00490AB3">
        <w:rPr>
          <w:noProof/>
        </w:rPr>
        <w:t xml:space="preserve"> Mahwah, NJ: Lawrence Erlbaum Associates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Ref O and Shapira Z (2017) Entering new markets: The effect of performance feedback near aspiration and well below and above it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8(7): 1416-1434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Rhee L, Ocasio W and Kim T (2019) Performance feedback in hierarchical business groups: The cross-level effects of cognitive accessibility on R&amp;D search behavior. </w:t>
      </w:r>
      <w:r w:rsidRPr="00490AB3">
        <w:rPr>
          <w:i/>
          <w:noProof/>
        </w:rPr>
        <w:t>Organization Science</w:t>
      </w:r>
      <w:r w:rsidRPr="00490AB3">
        <w:rPr>
          <w:noProof/>
        </w:rPr>
        <w:t xml:space="preserve"> 30(1): 51-69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Rostami M. (2008) The joint effect of organizational performance and slack resources on corporate acquisitions in the oil industry. </w:t>
      </w:r>
      <w:r w:rsidRPr="00490AB3">
        <w:rPr>
          <w:i/>
          <w:noProof/>
        </w:rPr>
        <w:t>Administrative Sciences Association of Canada.</w:t>
      </w:r>
      <w:r w:rsidRPr="00490AB3">
        <w:rPr>
          <w:noProof/>
        </w:rPr>
        <w:t xml:space="preserve"> Halifax, Nova Scotia, Canada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Rowley TJ, Shipilov AV and Greve HR (2017) Board reform versus profits: The impact of ratings on the adoption of governance practices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8(4): 815-833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Rudy BC and Johnson AF (2016) Performance, aspirations, and market versus nonmarket investment. </w:t>
      </w:r>
      <w:r w:rsidRPr="00490AB3">
        <w:rPr>
          <w:i/>
          <w:noProof/>
        </w:rPr>
        <w:t>Journal of Management</w:t>
      </w:r>
      <w:r w:rsidRPr="00490AB3">
        <w:rPr>
          <w:noProof/>
        </w:rPr>
        <w:t xml:space="preserve"> 42(4): 936-959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Ruth D, Iyer DN and Sharp BM (2013) Motivation and ability in the decision to acquire. </w:t>
      </w:r>
      <w:r w:rsidRPr="00490AB3">
        <w:rPr>
          <w:i/>
          <w:noProof/>
        </w:rPr>
        <w:t>Journal of Business Research</w:t>
      </w:r>
      <w:r w:rsidRPr="00490AB3">
        <w:rPr>
          <w:noProof/>
        </w:rPr>
        <w:t xml:space="preserve"> 66(11): 2287-2293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Salge TO (2010) A behavioral model of innovative search: Evidence from public hospital services. </w:t>
      </w:r>
      <w:r w:rsidRPr="00490AB3">
        <w:rPr>
          <w:i/>
          <w:noProof/>
        </w:rPr>
        <w:t>Journal of Public Administration Research and Theory</w:t>
      </w:r>
      <w:r w:rsidRPr="00490AB3">
        <w:rPr>
          <w:noProof/>
        </w:rPr>
        <w:t xml:space="preserve"> 21(1): 181-210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Schwab A (2007) Incremental organizational learning from multilevel information sources. </w:t>
      </w:r>
      <w:r w:rsidRPr="00490AB3">
        <w:rPr>
          <w:i/>
          <w:noProof/>
        </w:rPr>
        <w:t>Organization Science</w:t>
      </w:r>
      <w:r w:rsidRPr="00490AB3">
        <w:rPr>
          <w:noProof/>
        </w:rPr>
        <w:t xml:space="preserve"> 18(2): 233-251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Souder D and Bromiley P (2012) Explaining temporal orientation: Evidence from the durability of firms' capital investments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3(5): 550-569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Su Y and Si S (2015) What motivates financial innovation across countries? The influences of performance aspiration and economic freedom. </w:t>
      </w:r>
      <w:r w:rsidRPr="00490AB3">
        <w:rPr>
          <w:i/>
          <w:noProof/>
        </w:rPr>
        <w:t>Management International Review</w:t>
      </w:r>
      <w:r w:rsidRPr="00490AB3">
        <w:rPr>
          <w:noProof/>
        </w:rPr>
        <w:t xml:space="preserve"> 55(4): 563-587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Su Y and Su T (2017) Performance aspiration, industrial search and R&amp;D investment among chinese firms. </w:t>
      </w:r>
      <w:r w:rsidRPr="00490AB3">
        <w:rPr>
          <w:i/>
          <w:noProof/>
        </w:rPr>
        <w:t>Chinese Management Studies</w:t>
      </w:r>
      <w:r w:rsidRPr="00490AB3">
        <w:rPr>
          <w:noProof/>
        </w:rPr>
        <w:t xml:space="preserve"> 11(2): 270-283.</w:t>
      </w:r>
    </w:p>
    <w:p w:rsidR="00F44DF2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Tarakci M, Ateş NY, Floyd SW, Ahn Y and Wooldridge B (2018) Performance feedback and middle managers’ divergent strategic behavior: The roles of social comparisons and organizational identification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9(4): 1139-1162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Tuggle CS, Sirmon DG, Reutzel CR and Bierman L (2010) Commanding board of director attention: Investigating how organizational performance and CEO duality affect board members' attention to monitoring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 xml:space="preserve"> 31(9): 946-968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Tyler BB and Caner T (2015) New product introductions below aspirations, slack and R&amp;D alliances: A behavioral perspective. </w:t>
      </w:r>
      <w:r w:rsidRPr="00490AB3">
        <w:rPr>
          <w:i/>
          <w:noProof/>
        </w:rPr>
        <w:t>Strategic Management Journal</w:t>
      </w:r>
      <w:r w:rsidRPr="00490AB3">
        <w:rPr>
          <w:noProof/>
        </w:rPr>
        <w:t>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Vidal E and Mitchell W (2015) Adding by subtracting: The relationship between performance feedback and resource reconfiguration through divestitures. </w:t>
      </w:r>
      <w:r w:rsidRPr="00490AB3">
        <w:rPr>
          <w:i/>
          <w:noProof/>
        </w:rPr>
        <w:t>Organization Science</w:t>
      </w:r>
      <w:r w:rsidRPr="00490AB3">
        <w:rPr>
          <w:noProof/>
        </w:rPr>
        <w:t xml:space="preserve"> 26(4): 1101-1118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Villagrasa J, Buyl T and Escribá-Esteve A (2018) CEO satisfaction and intended strategic changes: The moderating role of performance cues. </w:t>
      </w:r>
      <w:r w:rsidRPr="00490AB3">
        <w:rPr>
          <w:i/>
          <w:noProof/>
        </w:rPr>
        <w:t>Long Range Planning</w:t>
      </w:r>
      <w:r w:rsidRPr="00490AB3">
        <w:rPr>
          <w:noProof/>
        </w:rPr>
        <w:t xml:space="preserve"> 51(6): 894-910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Wennberg K and Holmquist C (2008) Problemistic search and international entrepreneurship. </w:t>
      </w:r>
      <w:r w:rsidRPr="00490AB3">
        <w:rPr>
          <w:i/>
          <w:noProof/>
        </w:rPr>
        <w:t>European Management Journal</w:t>
      </w:r>
      <w:r w:rsidRPr="00490AB3">
        <w:rPr>
          <w:noProof/>
        </w:rPr>
        <w:t xml:space="preserve"> 26(6): 441-454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Xie E, Huang Y, Peng MW and Zhuang G (2016) Resources, aspirations, and emerging multinationals. </w:t>
      </w:r>
      <w:r w:rsidRPr="00490AB3">
        <w:rPr>
          <w:i/>
          <w:noProof/>
        </w:rPr>
        <w:t>Journal of Leadership &amp; Organizational Studies</w:t>
      </w:r>
      <w:r w:rsidRPr="00490AB3">
        <w:rPr>
          <w:noProof/>
        </w:rPr>
        <w:t xml:space="preserve"> 23(2): 144-161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Yang Z, Zhang H and Xie E (2017) Performance feedback and supplier selection: A perspective from the behavioral theory of the firm. </w:t>
      </w:r>
      <w:r w:rsidRPr="00490AB3">
        <w:rPr>
          <w:i/>
          <w:noProof/>
        </w:rPr>
        <w:t>Industrial Marketing Management</w:t>
      </w:r>
      <w:r w:rsidRPr="00490AB3">
        <w:rPr>
          <w:noProof/>
        </w:rPr>
        <w:t xml:space="preserve"> 63: 105-115.</w:t>
      </w:r>
    </w:p>
    <w:p w:rsidR="00F44DF2" w:rsidRPr="00490AB3" w:rsidRDefault="00F44DF2" w:rsidP="00F44DF2">
      <w:pPr>
        <w:pStyle w:val="EndNoteBibliography"/>
        <w:ind w:left="720" w:hanging="720"/>
        <w:rPr>
          <w:noProof/>
        </w:rPr>
      </w:pPr>
      <w:r w:rsidRPr="00490AB3">
        <w:rPr>
          <w:noProof/>
        </w:rPr>
        <w:t xml:space="preserve">Zhang L (2018) Risk or uncertainty: The effect of performance on risk taking in the mutual fund industry. </w:t>
      </w:r>
      <w:r w:rsidRPr="00490AB3">
        <w:rPr>
          <w:i/>
          <w:noProof/>
        </w:rPr>
        <w:t>Working Paper</w:t>
      </w:r>
      <w:r w:rsidRPr="00490AB3">
        <w:rPr>
          <w:noProof/>
        </w:rPr>
        <w:t>.</w:t>
      </w:r>
    </w:p>
    <w:p w:rsidR="00F44DF2" w:rsidRDefault="00F44DF2" w:rsidP="00F44DF2"/>
    <w:p w:rsidR="00F44DF2" w:rsidRDefault="00F44DF2" w:rsidP="000823A6">
      <w:pPr>
        <w:sectPr w:rsidR="00F44DF2" w:rsidSect="006E124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0823A6" w:rsidRPr="00FC04E3" w:rsidRDefault="000823A6" w:rsidP="000823A6">
      <w:pPr>
        <w:jc w:val="center"/>
        <w:outlineLvl w:val="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ppendix A2</w:t>
      </w:r>
    </w:p>
    <w:p w:rsidR="000823A6" w:rsidRDefault="000823A6" w:rsidP="000823A6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esults of the Trim and Fill Analysis</w:t>
      </w:r>
    </w:p>
    <w:p w:rsidR="000823A6" w:rsidRPr="00FC04E3" w:rsidRDefault="000823A6" w:rsidP="000823A6">
      <w:pPr>
        <w:jc w:val="center"/>
        <w:rPr>
          <w:rFonts w:ascii="Times New Roman" w:hAnsi="Times New Roman" w:cs="Times New Roman"/>
          <w:b/>
        </w:rPr>
      </w:pPr>
    </w:p>
    <w:tbl>
      <w:tblPr>
        <w:tblStyle w:val="TableGrid"/>
        <w:tblW w:w="13518" w:type="dxa"/>
        <w:tblInd w:w="-450" w:type="dxa"/>
        <w:tblLayout w:type="fixed"/>
        <w:tblLook w:val="04A0"/>
      </w:tblPr>
      <w:tblGrid>
        <w:gridCol w:w="4943"/>
        <w:gridCol w:w="933"/>
        <w:gridCol w:w="933"/>
        <w:gridCol w:w="1015"/>
        <w:gridCol w:w="841"/>
        <w:gridCol w:w="1152"/>
        <w:gridCol w:w="1275"/>
        <w:gridCol w:w="1151"/>
        <w:gridCol w:w="1275"/>
      </w:tblGrid>
      <w:tr w:rsidR="000823A6" w:rsidRPr="00274FEF" w:rsidTr="006E124D">
        <w:trPr>
          <w:trHeight w:val="360"/>
        </w:trPr>
        <w:tc>
          <w:tcPr>
            <w:tcW w:w="4943" w:type="dxa"/>
            <w:tcBorders>
              <w:left w:val="nil"/>
              <w:bottom w:val="single" w:sz="4" w:space="0" w:color="auto"/>
              <w:right w:val="nil"/>
            </w:tcBorders>
          </w:tcPr>
          <w:p w:rsidR="000823A6" w:rsidRPr="00274FEF" w:rsidRDefault="000823A6" w:rsidP="006E124D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33" w:type="dxa"/>
            <w:tcBorders>
              <w:left w:val="nil"/>
              <w:bottom w:val="single" w:sz="4" w:space="0" w:color="auto"/>
              <w:right w:val="nil"/>
            </w:tcBorders>
          </w:tcPr>
          <w:p w:rsidR="000823A6" w:rsidRPr="00596A70" w:rsidRDefault="000823A6" w:rsidP="006E124D">
            <w:pPr>
              <w:jc w:val="center"/>
              <w:rPr>
                <w:rFonts w:ascii="Times New Roman" w:eastAsiaTheme="majorEastAsia" w:hAnsi="Times New Roman" w:cs="Times New Roman"/>
                <w:b/>
                <w:bCs/>
              </w:rPr>
            </w:pPr>
            <w:r w:rsidRPr="00596A70">
              <w:rPr>
                <w:rFonts w:ascii="Times New Roman" w:hAnsi="Times New Roman" w:cs="Times New Roman"/>
                <w:b/>
              </w:rPr>
              <w:t>k</w:t>
            </w:r>
          </w:p>
        </w:tc>
        <w:tc>
          <w:tcPr>
            <w:tcW w:w="933" w:type="dxa"/>
            <w:tcBorders>
              <w:left w:val="nil"/>
              <w:bottom w:val="single" w:sz="4" w:space="0" w:color="auto"/>
              <w:right w:val="nil"/>
            </w:tcBorders>
          </w:tcPr>
          <w:p w:rsidR="000823A6" w:rsidRPr="00596A70" w:rsidRDefault="002C0108" w:rsidP="006E124D">
            <w:pPr>
              <w:tabs>
                <w:tab w:val="decimal" w:pos="264"/>
              </w:tabs>
              <w:jc w:val="center"/>
              <w:rPr>
                <w:rFonts w:ascii="Times New Roman" w:eastAsiaTheme="majorEastAsia" w:hAnsi="Times New Roman" w:cs="Times New Roman"/>
                <w:b/>
                <w:bCs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eastAsiaTheme="minorHAnsi" w:hAnsi="Cambria Math" w:cs="Times New Roman"/>
                        <w:b/>
                      </w:rPr>
                    </m:ctrlPr>
                  </m:accPr>
                  <m:e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b/>
                      </w:rPr>
                      <m:t>r</m:t>
                    </m:r>
                  </m:e>
                </m:acc>
              </m:oMath>
            </m:oMathPara>
          </w:p>
        </w:tc>
        <w:tc>
          <w:tcPr>
            <w:tcW w:w="1015" w:type="dxa"/>
            <w:tcBorders>
              <w:left w:val="nil"/>
              <w:bottom w:val="single" w:sz="4" w:space="0" w:color="auto"/>
              <w:right w:val="nil"/>
            </w:tcBorders>
          </w:tcPr>
          <w:p w:rsidR="000823A6" w:rsidRPr="00596A70" w:rsidRDefault="000823A6" w:rsidP="006E124D">
            <w:pPr>
              <w:tabs>
                <w:tab w:val="decimal" w:pos="345"/>
              </w:tabs>
              <w:jc w:val="center"/>
              <w:rPr>
                <w:rFonts w:ascii="Times New Roman" w:hAnsi="Times New Roman" w:cs="Times New Roman"/>
                <w:b/>
              </w:rPr>
            </w:pPr>
            <w:r w:rsidRPr="005A0F03">
              <w:rPr>
                <w:rFonts w:ascii="Times New Roman" w:hAnsi="Times New Roman" w:cs="Times New Roman"/>
                <w:b/>
              </w:rPr>
              <w:t>p</w:t>
            </w:r>
          </w:p>
        </w:tc>
        <w:tc>
          <w:tcPr>
            <w:tcW w:w="841" w:type="dxa"/>
            <w:tcBorders>
              <w:left w:val="nil"/>
              <w:bottom w:val="single" w:sz="4" w:space="0" w:color="auto"/>
              <w:right w:val="nil"/>
            </w:tcBorders>
          </w:tcPr>
          <w:p w:rsidR="000823A6" w:rsidRPr="005E6BB0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  <w:b/>
                <w:vertAlign w:val="subscript"/>
              </w:rPr>
            </w:pPr>
            <w:proofErr w:type="spellStart"/>
            <w:r>
              <w:rPr>
                <w:rFonts w:ascii="Times New Roman" w:hAnsi="Times New Roman" w:cs="Times New Roman"/>
                <w:b/>
              </w:rPr>
              <w:t>k</w:t>
            </w:r>
            <w:r>
              <w:rPr>
                <w:rFonts w:ascii="Times New Roman" w:hAnsi="Times New Roman" w:cs="Times New Roman"/>
                <w:b/>
                <w:vertAlign w:val="subscript"/>
              </w:rPr>
              <w:t>TP</w:t>
            </w:r>
            <w:proofErr w:type="spellEnd"/>
          </w:p>
        </w:tc>
        <w:tc>
          <w:tcPr>
            <w:tcW w:w="1152" w:type="dxa"/>
            <w:tcBorders>
              <w:left w:val="nil"/>
              <w:bottom w:val="single" w:sz="4" w:space="0" w:color="auto"/>
              <w:right w:val="nil"/>
            </w:tcBorders>
          </w:tcPr>
          <w:p w:rsidR="000823A6" w:rsidRPr="00274FEF" w:rsidRDefault="002C0108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  <w:b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 w:cs="Times New Roman"/>
                        <w:b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eastAsiaTheme="minorHAnsi" w:hAnsi="Cambria Math" w:cs="Times New Roman"/>
                            <w:b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</m:acc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Theme="minorHAnsi" w:hAnsi="Cambria Math" w:cs="Times New Roman"/>
                      </w:rPr>
                      <m:t>TP</m:t>
                    </m:r>
                  </m:sub>
                </m:sSub>
              </m:oMath>
            </m:oMathPara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</w:tcPr>
          <w:p w:rsidR="000823A6" w:rsidRPr="005E6BB0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  <w:b/>
                <w:vertAlign w:val="subscript"/>
              </w:rPr>
            </w:pPr>
            <w:r>
              <w:rPr>
                <w:rFonts w:ascii="Times New Roman" w:hAnsi="Times New Roman" w:cs="Times New Roman"/>
                <w:b/>
              </w:rPr>
              <w:t>P</w:t>
            </w:r>
            <w:r>
              <w:rPr>
                <w:rFonts w:ascii="Times New Roman" w:hAnsi="Times New Roman" w:cs="Times New Roman"/>
                <w:b/>
                <w:vertAlign w:val="subscript"/>
              </w:rPr>
              <w:t>TP</w:t>
            </w:r>
          </w:p>
        </w:tc>
        <w:tc>
          <w:tcPr>
            <w:tcW w:w="1151" w:type="dxa"/>
            <w:tcBorders>
              <w:left w:val="nil"/>
              <w:bottom w:val="single" w:sz="4" w:space="0" w:color="auto"/>
              <w:right w:val="nil"/>
            </w:tcBorders>
          </w:tcPr>
          <w:p w:rsidR="000823A6" w:rsidRPr="00274FEF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Z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</w:tcPr>
          <w:p w:rsidR="000823A6" w:rsidRPr="005E6BB0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  <w:b/>
                <w:vertAlign w:val="subscript"/>
              </w:rPr>
            </w:pPr>
            <w:r>
              <w:rPr>
                <w:rFonts w:ascii="Times New Roman" w:hAnsi="Times New Roman" w:cs="Times New Roman"/>
                <w:b/>
              </w:rPr>
              <w:t>P</w:t>
            </w:r>
            <w:r>
              <w:rPr>
                <w:rFonts w:ascii="Times New Roman" w:hAnsi="Times New Roman" w:cs="Times New Roman"/>
                <w:b/>
                <w:vertAlign w:val="subscript"/>
              </w:rPr>
              <w:t>Z</w:t>
            </w:r>
          </w:p>
        </w:tc>
      </w:tr>
      <w:tr w:rsidR="000823A6" w:rsidRPr="009B6EE2" w:rsidTr="006E124D">
        <w:trPr>
          <w:trHeight w:val="360"/>
        </w:trPr>
        <w:tc>
          <w:tcPr>
            <w:tcW w:w="49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823A6" w:rsidRPr="00FC04E3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  <w:b/>
              </w:rPr>
            </w:pPr>
            <w:r w:rsidRPr="00FC04E3">
              <w:rPr>
                <w:rFonts w:ascii="Times New Roman" w:hAnsi="Times New Roman" w:cs="Times New Roman"/>
                <w:b/>
              </w:rPr>
              <w:t>Overall Effect</w:t>
            </w:r>
          </w:p>
        </w:tc>
        <w:tc>
          <w:tcPr>
            <w:tcW w:w="93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93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11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11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1. Performance Feedback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302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7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 xml:space="preserve"> 0.00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 w:rsidRPr="005E6BB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7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1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0823A6" w:rsidRPr="005E6BB0" w:rsidTr="006E124D">
        <w:trPr>
          <w:gridAfter w:val="6"/>
          <w:wAfter w:w="6709" w:type="dxa"/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FC04E3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  <w:b/>
              </w:rPr>
            </w:pPr>
            <w:r w:rsidRPr="00FC04E3">
              <w:rPr>
                <w:rFonts w:ascii="Times New Roman" w:hAnsi="Times New Roman" w:cs="Times New Roman"/>
                <w:b/>
              </w:rPr>
              <w:t>Social and Historical Aspirations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FC04E3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2. Social Aspirations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128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.</w:t>
            </w:r>
            <w:r>
              <w:rPr>
                <w:rFonts w:ascii="Times New Roman" w:hAnsi="Times New Roman" w:cs="Times New Roman"/>
              </w:rPr>
              <w:t>08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0.00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3. Historical Aspirations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119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.</w:t>
            </w:r>
            <w:r>
              <w:rPr>
                <w:rFonts w:ascii="Times New Roman" w:hAnsi="Times New Roman" w:cs="Times New Roman"/>
              </w:rPr>
              <w:t>07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center" w:pos="4320"/>
                <w:tab w:val="right" w:pos="8640"/>
              </w:tabs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 xml:space="preserve">4. </w:t>
            </w:r>
            <w:r>
              <w:rPr>
                <w:rFonts w:ascii="Times New Roman" w:hAnsi="Times New Roman" w:cs="Times New Roman"/>
              </w:rPr>
              <w:t>Combined</w:t>
            </w:r>
            <w:r w:rsidRPr="00166E1A">
              <w:rPr>
                <w:rFonts w:ascii="Times New Roman" w:hAnsi="Times New Roman" w:cs="Times New Roman"/>
              </w:rPr>
              <w:t xml:space="preserve"> Aspirations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.0</w:t>
            </w: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62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center" w:pos="4320"/>
                <w:tab w:val="right" w:pos="8640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 Combined Aspirations, Social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1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74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74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center" w:pos="4320"/>
                <w:tab w:val="right" w:pos="8640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 Combined Aspirations, Historical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1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56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58</w:t>
            </w:r>
          </w:p>
        </w:tc>
        <w:tc>
          <w:tcPr>
            <w:tcW w:w="11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94</w:t>
            </w:r>
          </w:p>
        </w:tc>
      </w:tr>
      <w:tr w:rsidR="000823A6" w:rsidRPr="005E6BB0" w:rsidTr="006E124D">
        <w:trPr>
          <w:gridAfter w:val="6"/>
          <w:wAfter w:w="6709" w:type="dxa"/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FC04E3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  <w:b/>
              </w:rPr>
            </w:pPr>
            <w:r w:rsidRPr="00FC04E3">
              <w:rPr>
                <w:rFonts w:ascii="Times New Roman" w:hAnsi="Times New Roman" w:cs="Times New Roman"/>
                <w:b/>
              </w:rPr>
              <w:t>Performance Above and Below Aspirations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FC04E3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  <w:r w:rsidRPr="00166E1A">
              <w:rPr>
                <w:rFonts w:ascii="Times New Roman" w:hAnsi="Times New Roman" w:cs="Times New Roman"/>
              </w:rPr>
              <w:t>. Performance Above Aspirations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107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.0</w:t>
            </w: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0.00</w:t>
            </w: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.0</w:t>
            </w: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0.00</w:t>
            </w: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  <w:r w:rsidRPr="00166E1A">
              <w:rPr>
                <w:rFonts w:ascii="Times New Roman" w:hAnsi="Times New Roman" w:cs="Times New Roman"/>
              </w:rPr>
              <w:t>. Performance Below Aspirations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130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</w:t>
            </w:r>
            <w:r>
              <w:rPr>
                <w:rFonts w:ascii="Times New Roman" w:hAnsi="Times New Roman" w:cs="Times New Roman"/>
              </w:rPr>
              <w:t>.08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0.00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</w:t>
            </w:r>
            <w:r>
              <w:rPr>
                <w:rFonts w:ascii="Times New Roman" w:hAnsi="Times New Roman" w:cs="Times New Roman"/>
              </w:rPr>
              <w:t>.0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0.00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0823A6" w:rsidRPr="005E6BB0" w:rsidTr="006E124D">
        <w:trPr>
          <w:gridAfter w:val="6"/>
          <w:wAfter w:w="6709" w:type="dxa"/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FC04E3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  <w:b/>
              </w:rPr>
            </w:pPr>
            <w:r w:rsidRPr="00FC04E3">
              <w:rPr>
                <w:rFonts w:ascii="Times New Roman" w:hAnsi="Times New Roman" w:cs="Times New Roman"/>
                <w:b/>
              </w:rPr>
              <w:t>Different Forms of Organizational Actions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FC04E3" w:rsidRDefault="000823A6" w:rsidP="006E124D">
            <w:pPr>
              <w:tabs>
                <w:tab w:val="decimal" w:pos="596"/>
              </w:tabs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  <w:r w:rsidRPr="00166E1A">
              <w:rPr>
                <w:rFonts w:ascii="Times New Roman" w:hAnsi="Times New Roman" w:cs="Times New Roman"/>
              </w:rPr>
              <w:t xml:space="preserve">. </w:t>
            </w:r>
            <w:r>
              <w:rPr>
                <w:rFonts w:ascii="Times New Roman" w:hAnsi="Times New Roman" w:cs="Times New Roman"/>
              </w:rPr>
              <w:t xml:space="preserve">Investment and </w:t>
            </w:r>
            <w:r w:rsidRPr="00166E1A">
              <w:rPr>
                <w:rFonts w:ascii="Times New Roman" w:hAnsi="Times New Roman" w:cs="Times New Roman"/>
              </w:rPr>
              <w:t>Growth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59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6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1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1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 w:rsidRPr="00166E1A">
              <w:rPr>
                <w:rFonts w:ascii="Times New Roman" w:hAnsi="Times New Roman" w:cs="Times New Roman"/>
              </w:rPr>
              <w:t>. Strategic Change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135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.0</w:t>
            </w: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.0</w:t>
            </w: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  <w:r w:rsidRPr="00166E1A">
              <w:rPr>
                <w:rFonts w:ascii="Times New Roman" w:hAnsi="Times New Roman" w:cs="Times New Roman"/>
              </w:rPr>
              <w:t xml:space="preserve">. </w:t>
            </w:r>
            <w:r>
              <w:rPr>
                <w:rFonts w:ascii="Times New Roman" w:hAnsi="Times New Roman" w:cs="Times New Roman"/>
              </w:rPr>
              <w:t>R&amp;D Intensity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.</w:t>
            </w:r>
            <w:r>
              <w:rPr>
                <w:rFonts w:ascii="Times New Roman" w:hAnsi="Times New Roman" w:cs="Times New Roman"/>
              </w:rPr>
              <w:t>07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4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42</w:t>
            </w: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  <w:r w:rsidRPr="00166E1A">
              <w:rPr>
                <w:rFonts w:ascii="Times New Roman" w:hAnsi="Times New Roman" w:cs="Times New Roman"/>
              </w:rPr>
              <w:t>. Organizational Risk Taking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.</w:t>
            </w:r>
            <w:r>
              <w:rPr>
                <w:rFonts w:ascii="Times New Roman" w:hAnsi="Times New Roman" w:cs="Times New Roman"/>
              </w:rPr>
              <w:t>07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</w:tcPr>
          <w:p w:rsidR="000823A6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84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52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 w:rsidRPr="00166E1A">
              <w:rPr>
                <w:rFonts w:ascii="Times New Roman" w:hAnsi="Times New Roman" w:cs="Times New Roman"/>
              </w:rPr>
              <w:t>-0.</w:t>
            </w:r>
            <w:r>
              <w:rPr>
                <w:rFonts w:ascii="Times New Roman" w:hAnsi="Times New Roman" w:cs="Times New Roman"/>
              </w:rPr>
              <w:t>0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151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</w:tr>
      <w:tr w:rsidR="000823A6" w:rsidRPr="00166E1A" w:rsidTr="006E124D">
        <w:trPr>
          <w:trHeight w:val="360"/>
        </w:trPr>
        <w:tc>
          <w:tcPr>
            <w:tcW w:w="49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  <w:r w:rsidRPr="00166E1A">
              <w:rPr>
                <w:rFonts w:ascii="Times New Roman" w:hAnsi="Times New Roman" w:cs="Times New Roman"/>
              </w:rPr>
              <w:t>. Product Innovation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jc w:val="right"/>
              <w:rPr>
                <w:rFonts w:ascii="Times New Roman" w:eastAsiaTheme="majorEastAsia" w:hAnsi="Times New Roman" w:cs="Times New Roman"/>
                <w:b/>
                <w:bCs/>
                <w:color w:val="4472C4" w:themeColor="accent1"/>
              </w:rPr>
            </w:pPr>
            <w:r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93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596A70" w:rsidRDefault="000823A6" w:rsidP="006E124D">
            <w:pPr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3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Default="000823A6" w:rsidP="006E124D">
            <w:pPr>
              <w:tabs>
                <w:tab w:val="decimal" w:pos="34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54</w:t>
            </w:r>
          </w:p>
        </w:tc>
        <w:tc>
          <w:tcPr>
            <w:tcW w:w="84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5E6BB0" w:rsidRDefault="000823A6" w:rsidP="006E124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66E1A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94</w:t>
            </w:r>
          </w:p>
        </w:tc>
        <w:tc>
          <w:tcPr>
            <w:tcW w:w="11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.4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823A6" w:rsidRPr="00133A6D" w:rsidRDefault="000823A6" w:rsidP="006E124D">
            <w:pPr>
              <w:tabs>
                <w:tab w:val="decimal" w:pos="596"/>
              </w:tabs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3</w:t>
            </w:r>
          </w:p>
        </w:tc>
      </w:tr>
    </w:tbl>
    <w:p w:rsidR="000823A6" w:rsidRDefault="000823A6" w:rsidP="000823A6">
      <w:pPr>
        <w:rPr>
          <w:rFonts w:ascii="Times New Roman" w:hAnsi="Times New Roman" w:cs="Times New Roman"/>
        </w:rPr>
      </w:pPr>
    </w:p>
    <w:p w:rsidR="000823A6" w:rsidRPr="005E6BB0" w:rsidRDefault="000823A6" w:rsidP="000823A6">
      <w:pPr>
        <w:rPr>
          <w:rFonts w:ascii="Times New Roman" w:hAnsi="Times New Roman" w:cs="Times New Roman"/>
        </w:rPr>
      </w:pPr>
      <w:r w:rsidRPr="0038536D">
        <w:rPr>
          <w:rFonts w:ascii="Times New Roman" w:hAnsi="Times New Roman" w:cs="Times New Roman"/>
        </w:rPr>
        <w:t>Notes: Number of data points (</w:t>
      </w:r>
      <m:oMath>
        <m:r>
          <m:rPr>
            <m:sty m:val="p"/>
          </m:rPr>
          <w:rPr>
            <w:rFonts w:ascii="Cambria Math" w:hAnsi="Cambria Math" w:cs="Times New Roman"/>
          </w:rPr>
          <m:t>k</m:t>
        </m:r>
      </m:oMath>
      <w:r w:rsidRPr="0038536D">
        <w:rPr>
          <w:rFonts w:ascii="Times New Roman" w:hAnsi="Times New Roman" w:cs="Times New Roman"/>
        </w:rPr>
        <w:t>),</w:t>
      </w:r>
      <w:r>
        <w:rPr>
          <w:rFonts w:ascii="Times New Roman" w:hAnsi="Times New Roman" w:cs="Times New Roman"/>
        </w:rPr>
        <w:t xml:space="preserve"> </w:t>
      </w:r>
      <w:r w:rsidRPr="0038536D">
        <w:rPr>
          <w:rFonts w:ascii="Times New Roman" w:hAnsi="Times New Roman" w:cs="Times New Roman"/>
        </w:rPr>
        <w:t>sample size weighted mean effect size</w:t>
      </w:r>
      <w:r>
        <w:rPr>
          <w:rFonts w:ascii="Times New Roman" w:hAnsi="Times New Roman" w:cs="Times New Roman"/>
        </w:rPr>
        <w:t>, number of missing studies from trim and fill analysis (</w:t>
      </w:r>
      <w:proofErr w:type="spellStart"/>
      <w:r>
        <w:rPr>
          <w:rFonts w:ascii="Times New Roman" w:hAnsi="Times New Roman" w:cs="Times New Roman"/>
        </w:rPr>
        <w:t>k</w:t>
      </w:r>
      <w:r>
        <w:rPr>
          <w:rFonts w:ascii="Times New Roman" w:hAnsi="Times New Roman" w:cs="Times New Roman"/>
          <w:vertAlign w:val="subscript"/>
        </w:rPr>
        <w:t>TP</w:t>
      </w:r>
      <w:proofErr w:type="spellEnd"/>
      <w:r>
        <w:rPr>
          <w:rFonts w:ascii="Times New Roman" w:hAnsi="Times New Roman" w:cs="Times New Roman"/>
        </w:rPr>
        <w:t xml:space="preserve">), predicted mean effect size with missing studies included </w:t>
      </w:r>
      <w:r w:rsidRPr="00E97446">
        <w:rPr>
          <w:rFonts w:ascii="Times New Roman" w:hAnsi="Times New Roman" w:cs="Times New Roman"/>
          <w:color w:val="0D0D0D" w:themeColor="text1" w:themeTint="F2"/>
        </w:rPr>
        <w:t>(</w:t>
      </w:r>
      <m:oMath>
        <m:sSub>
          <m:sSubPr>
            <m:ctrlPr>
              <w:rPr>
                <w:rFonts w:ascii="Cambria Math" w:hAnsi="Cambria Math" w:cs="Times New Roman"/>
                <w:color w:val="0D0D0D" w:themeColor="text1" w:themeTint="F2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color w:val="0D0D0D" w:themeColor="text1" w:themeTint="F2"/>
                  </w:rPr>
                </m:ctrlPr>
              </m:accPr>
              <m:e>
                <m:r>
                  <w:rPr>
                    <w:rFonts w:ascii="Cambria Math" w:hAnsi="Cambria Math" w:cs="Times New Roman"/>
                    <w:color w:val="0D0D0D" w:themeColor="text1" w:themeTint="F2"/>
                  </w:rPr>
                  <m:t>r</m:t>
                </m:r>
              </m:e>
            </m:acc>
          </m:e>
          <m:sub>
            <m:r>
              <w:rPr>
                <w:rFonts w:ascii="Cambria Math" w:hAnsi="Cambria Math" w:cs="Times New Roman"/>
                <w:color w:val="0D0D0D" w:themeColor="text1" w:themeTint="F2"/>
              </w:rPr>
              <m:t>TP</m:t>
            </m:r>
          </m:sub>
        </m:sSub>
      </m:oMath>
      <w:r w:rsidRPr="00E97446">
        <w:rPr>
          <w:rFonts w:ascii="Times New Roman" w:hAnsi="Times New Roman" w:cs="Times New Roman"/>
          <w:color w:val="0D0D0D" w:themeColor="text1" w:themeTint="F2"/>
        </w:rPr>
        <w:t xml:space="preserve">), </w:t>
      </w:r>
      <w:r w:rsidRPr="0038536D">
        <w:rPr>
          <w:rFonts w:ascii="Times New Roman" w:hAnsi="Times New Roman" w:cs="Times New Roman"/>
        </w:rPr>
        <w:t xml:space="preserve">Z-statistic (Z) for the critical ratio that indicates whether the </w:t>
      </w:r>
      <w:r>
        <w:rPr>
          <w:rFonts w:ascii="Times New Roman" w:hAnsi="Times New Roman" w:cs="Times New Roman"/>
        </w:rPr>
        <w:t>two effect sizes</w:t>
      </w:r>
      <w:r w:rsidRPr="0038536D">
        <w:rPr>
          <w:rFonts w:ascii="Times New Roman" w:hAnsi="Times New Roman" w:cs="Times New Roman"/>
        </w:rPr>
        <w:t xml:space="preserve"> are significantly different (significance of Z-test is determined using two-tailed tests)</w:t>
      </w:r>
      <w:r>
        <w:rPr>
          <w:rFonts w:ascii="Times New Roman" w:hAnsi="Times New Roman" w:cs="Times New Roman"/>
        </w:rPr>
        <w:t>.</w:t>
      </w:r>
    </w:p>
    <w:p w:rsidR="00191B40" w:rsidRDefault="00191B40"/>
    <w:sectPr w:rsidR="00191B40" w:rsidSect="000823A6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647796F"/>
    <w:multiLevelType w:val="multilevel"/>
    <w:tmpl w:val="244254E6"/>
    <w:lvl w:ilvl="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5026E5D"/>
    <w:multiLevelType w:val="hybridMultilevel"/>
    <w:tmpl w:val="1E8658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837021B"/>
    <w:multiLevelType w:val="hybridMultilevel"/>
    <w:tmpl w:val="806C2276"/>
    <w:lvl w:ilvl="0" w:tplc="2B64EAE8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D513627"/>
    <w:multiLevelType w:val="hybridMultilevel"/>
    <w:tmpl w:val="244254E6"/>
    <w:lvl w:ilvl="0" w:tplc="50EA8E2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FB9765C"/>
    <w:multiLevelType w:val="hybridMultilevel"/>
    <w:tmpl w:val="5BF094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4"/>
  </w:num>
  <w:num w:numId="5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rsids>
    <w:rsidRoot w:val="000823A6"/>
    <w:rsid w:val="000823A6"/>
    <w:rsid w:val="000F000C"/>
    <w:rsid w:val="00112D7E"/>
    <w:rsid w:val="00161642"/>
    <w:rsid w:val="001732C0"/>
    <w:rsid w:val="00191B40"/>
    <w:rsid w:val="002A0151"/>
    <w:rsid w:val="002C0108"/>
    <w:rsid w:val="002C2B9A"/>
    <w:rsid w:val="00416193"/>
    <w:rsid w:val="0062100D"/>
    <w:rsid w:val="00655A3C"/>
    <w:rsid w:val="006E124D"/>
    <w:rsid w:val="00743470"/>
    <w:rsid w:val="007B35AC"/>
    <w:rsid w:val="00860338"/>
    <w:rsid w:val="00961EEA"/>
    <w:rsid w:val="00AD256F"/>
    <w:rsid w:val="00B67D32"/>
    <w:rsid w:val="00DC5A3F"/>
    <w:rsid w:val="00DF5929"/>
    <w:rsid w:val="00E11756"/>
    <w:rsid w:val="00F44DF2"/>
    <w:rsid w:val="00F47B85"/>
    <w:rsid w:val="00F8758B"/>
    <w:rsid w:val="00F9132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823A6"/>
    <w:rPr>
      <w:rFonts w:eastAsia="SimSu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0823A6"/>
    <w:rPr>
      <w:rFonts w:eastAsiaTheme="minorEastAsia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3A6"/>
    <w:rPr>
      <w:rFonts w:eastAsiaTheme="minorEastAsia"/>
    </w:rPr>
  </w:style>
  <w:style w:type="character" w:styleId="CommentReference">
    <w:name w:val="annotation reference"/>
    <w:basedOn w:val="DefaultParagraphFont"/>
    <w:uiPriority w:val="99"/>
    <w:semiHidden/>
    <w:unhideWhenUsed/>
    <w:rsid w:val="000823A6"/>
    <w:rPr>
      <w:sz w:val="16"/>
      <w:szCs w:val="16"/>
    </w:rPr>
  </w:style>
  <w:style w:type="paragraph" w:customStyle="1" w:styleId="EndNoteBibliographyTitle">
    <w:name w:val="EndNote Bibliography Title"/>
    <w:basedOn w:val="Normal"/>
    <w:rsid w:val="000823A6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0823A6"/>
    <w:rPr>
      <w:rFonts w:ascii="Times New Roman" w:hAnsi="Times New Roman" w:cs="Times New Roman"/>
    </w:rPr>
  </w:style>
  <w:style w:type="paragraph" w:styleId="FootnoteText">
    <w:name w:val="footnote text"/>
    <w:basedOn w:val="Normal"/>
    <w:link w:val="FootnoteTextChar"/>
    <w:uiPriority w:val="99"/>
    <w:unhideWhenUsed/>
    <w:rsid w:val="000823A6"/>
  </w:style>
  <w:style w:type="character" w:customStyle="1" w:styleId="FootnoteTextChar">
    <w:name w:val="Footnote Text Char"/>
    <w:basedOn w:val="DefaultParagraphFont"/>
    <w:link w:val="FootnoteText"/>
    <w:uiPriority w:val="99"/>
    <w:rsid w:val="000823A6"/>
    <w:rPr>
      <w:rFonts w:eastAsia="SimSun"/>
    </w:rPr>
  </w:style>
  <w:style w:type="character" w:styleId="FootnoteReference">
    <w:name w:val="footnote reference"/>
    <w:basedOn w:val="DefaultParagraphFont"/>
    <w:unhideWhenUsed/>
    <w:rsid w:val="000823A6"/>
    <w:rPr>
      <w:vertAlign w:val="superscript"/>
    </w:rPr>
  </w:style>
  <w:style w:type="paragraph" w:styleId="ListParagraph">
    <w:name w:val="List Paragraph"/>
    <w:basedOn w:val="Normal"/>
    <w:uiPriority w:val="34"/>
    <w:qFormat/>
    <w:rsid w:val="000823A6"/>
    <w:pPr>
      <w:ind w:left="720"/>
      <w:contextualSpacing/>
    </w:p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23A6"/>
    <w:rPr>
      <w:rFonts w:ascii="Times New Roman" w:hAnsi="Times New Roman" w:cs="Times New Roman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23A6"/>
    <w:rPr>
      <w:rFonts w:ascii="Times New Roman" w:eastAsiaTheme="minorHAnsi" w:hAnsi="Times New Roman" w:cs="Times New Roman"/>
      <w:sz w:val="18"/>
      <w:szCs w:val="18"/>
    </w:rPr>
  </w:style>
  <w:style w:type="character" w:customStyle="1" w:styleId="BalloonTextChar1">
    <w:name w:val="Balloon Text Char1"/>
    <w:basedOn w:val="DefaultParagraphFont"/>
    <w:uiPriority w:val="99"/>
    <w:semiHidden/>
    <w:rsid w:val="000823A6"/>
    <w:rPr>
      <w:rFonts w:ascii="Times New Roman" w:eastAsia="SimSu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0823A6"/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0823A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823A6"/>
    <w:rPr>
      <w:rFonts w:eastAsia="SimSun"/>
    </w:rPr>
  </w:style>
  <w:style w:type="paragraph" w:styleId="Footer">
    <w:name w:val="footer"/>
    <w:basedOn w:val="Normal"/>
    <w:link w:val="FooterChar"/>
    <w:uiPriority w:val="99"/>
    <w:unhideWhenUsed/>
    <w:rsid w:val="000823A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823A6"/>
    <w:rPr>
      <w:rFonts w:eastAsia="SimSu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3A6"/>
    <w:rPr>
      <w:rFonts w:eastAsiaTheme="minorEastAsia"/>
      <w:b/>
      <w:b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3A6"/>
    <w:rPr>
      <w:b/>
      <w:bCs/>
    </w:rPr>
  </w:style>
  <w:style w:type="character" w:customStyle="1" w:styleId="CommentSubjectChar1">
    <w:name w:val="Comment Subject Char1"/>
    <w:basedOn w:val="CommentTextChar"/>
    <w:uiPriority w:val="99"/>
    <w:semiHidden/>
    <w:rsid w:val="000823A6"/>
    <w:rPr>
      <w:rFonts w:eastAsiaTheme="minorEastAsia"/>
      <w:b/>
      <w:bCs/>
    </w:rPr>
  </w:style>
  <w:style w:type="character" w:styleId="PageNumber">
    <w:name w:val="page number"/>
    <w:basedOn w:val="DefaultParagraphFont"/>
    <w:uiPriority w:val="99"/>
    <w:semiHidden/>
    <w:unhideWhenUsed/>
    <w:rsid w:val="000823A6"/>
  </w:style>
  <w:style w:type="paragraph" w:styleId="Revision">
    <w:name w:val="Revision"/>
    <w:hidden/>
    <w:uiPriority w:val="99"/>
    <w:semiHidden/>
    <w:rsid w:val="000823A6"/>
    <w:rPr>
      <w:rFonts w:eastAsia="SimSun"/>
    </w:rPr>
  </w:style>
  <w:style w:type="character" w:styleId="Hyperlink">
    <w:name w:val="Hyperlink"/>
    <w:basedOn w:val="DefaultParagraphFont"/>
    <w:uiPriority w:val="99"/>
    <w:unhideWhenUsed/>
    <w:rsid w:val="000823A6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23A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823A6"/>
    <w:rPr>
      <w:color w:val="954F72" w:themeColor="followed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823A6"/>
    <w:rPr>
      <w:color w:val="605E5C"/>
      <w:shd w:val="clear" w:color="auto" w:fill="E1DFDD"/>
    </w:rPr>
  </w:style>
  <w:style w:type="character" w:customStyle="1" w:styleId="EndNoteBibliographyChar">
    <w:name w:val="EndNote Bibliography Char"/>
    <w:link w:val="EndNoteBibliography"/>
    <w:rsid w:val="00AD256F"/>
    <w:rPr>
      <w:rFonts w:ascii="Times New Roman" w:eastAsia="SimSun" w:hAnsi="Times New Roman" w:cs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17</Pages>
  <Words>4374</Words>
  <Characters>24936</Characters>
  <Application>Microsoft Office Word</Application>
  <DocSecurity>0</DocSecurity>
  <Lines>207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292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han C Kotiloglu</dc:creator>
  <cp:lastModifiedBy>Kathiroli</cp:lastModifiedBy>
  <cp:revision>14</cp:revision>
  <cp:lastPrinted>2019-10-15T11:44:00Z</cp:lastPrinted>
  <dcterms:created xsi:type="dcterms:W3CDTF">2019-05-17T17:47:00Z</dcterms:created>
  <dcterms:modified xsi:type="dcterms:W3CDTF">2019-10-15T11:46:00Z</dcterms:modified>
</cp:coreProperties>
</file>